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3185F" w14:textId="77777777" w:rsidR="001B6E7B" w:rsidRPr="007A2AB4" w:rsidRDefault="008D26B3" w:rsidP="001B6E7B">
      <w:pPr>
        <w:pStyle w:val="Heading1"/>
        <w:spacing w:line="480" w:lineRule="auto"/>
        <w:jc w:val="center"/>
        <w:rPr>
          <w:rFonts w:ascii="Times New Roman" w:hAnsi="Times New Roman" w:cs="Times New Roman"/>
          <w:b/>
          <w:color w:val="auto"/>
          <w:sz w:val="24"/>
          <w:szCs w:val="24"/>
        </w:rPr>
      </w:pPr>
      <w:r w:rsidRPr="007A2AB4">
        <w:rPr>
          <w:rFonts w:ascii="Times New Roman" w:hAnsi="Times New Roman" w:cs="Times New Roman"/>
          <w:b/>
          <w:color w:val="auto"/>
          <w:sz w:val="24"/>
          <w:szCs w:val="24"/>
        </w:rPr>
        <w:t>CHAPTER 03</w:t>
      </w:r>
    </w:p>
    <w:p w14:paraId="49FAA212" w14:textId="214614A7" w:rsidR="008D26B3" w:rsidRPr="007A2AB4" w:rsidRDefault="008D26B3" w:rsidP="001B6E7B">
      <w:pPr>
        <w:pStyle w:val="Heading1"/>
        <w:spacing w:line="480" w:lineRule="auto"/>
        <w:jc w:val="center"/>
        <w:rPr>
          <w:rFonts w:ascii="Times New Roman" w:hAnsi="Times New Roman" w:cs="Times New Roman"/>
          <w:b/>
          <w:color w:val="auto"/>
          <w:sz w:val="24"/>
          <w:szCs w:val="24"/>
        </w:rPr>
      </w:pPr>
      <w:r w:rsidRPr="007A2AB4">
        <w:rPr>
          <w:rFonts w:ascii="Times New Roman" w:hAnsi="Times New Roman" w:cs="Times New Roman"/>
          <w:b/>
          <w:color w:val="auto"/>
          <w:sz w:val="24"/>
          <w:szCs w:val="24"/>
        </w:rPr>
        <w:t>MATERIALS AND METHODS</w:t>
      </w:r>
    </w:p>
    <w:p w14:paraId="580A75FA" w14:textId="214216EE" w:rsidR="008D26B3" w:rsidRPr="007A2AB4" w:rsidRDefault="008D26B3" w:rsidP="001B6E7B">
      <w:pPr>
        <w:pStyle w:val="Heading2"/>
        <w:spacing w:line="480" w:lineRule="auto"/>
        <w:rPr>
          <w:rFonts w:ascii="Times New Roman" w:hAnsi="Times New Roman" w:cs="Times New Roman"/>
          <w:b/>
          <w:color w:val="auto"/>
          <w:sz w:val="24"/>
          <w:szCs w:val="24"/>
        </w:rPr>
      </w:pPr>
      <w:r w:rsidRPr="007A2AB4">
        <w:rPr>
          <w:rFonts w:ascii="Times New Roman" w:hAnsi="Times New Roman" w:cs="Times New Roman"/>
          <w:b/>
          <w:color w:val="auto"/>
          <w:sz w:val="24"/>
          <w:szCs w:val="24"/>
        </w:rPr>
        <w:t>3.1 Experimental Location</w:t>
      </w:r>
    </w:p>
    <w:p w14:paraId="119420A6" w14:textId="77777777" w:rsidR="009C75D4" w:rsidRPr="007A2AB4" w:rsidRDefault="008D26B3" w:rsidP="001B6E7B">
      <w:pPr>
        <w:spacing w:line="480" w:lineRule="auto"/>
        <w:rPr>
          <w:rFonts w:ascii="Times New Roman" w:hAnsi="Times New Roman" w:cs="Times New Roman"/>
          <w:sz w:val="24"/>
          <w:szCs w:val="24"/>
        </w:rPr>
      </w:pPr>
      <w:r w:rsidRPr="007A2AB4">
        <w:rPr>
          <w:rFonts w:ascii="Times New Roman" w:hAnsi="Times New Roman" w:cs="Times New Roman"/>
          <w:sz w:val="24"/>
          <w:szCs w:val="24"/>
        </w:rPr>
        <w:t xml:space="preserve">The field experiment was carried out in open fields at the agronomy division of the Rice Research and Development Institute (RRDI), Bathalagoda (Longitude- 80.264 </w:t>
      </w:r>
      <w:r w:rsidRPr="007A2AB4">
        <w:rPr>
          <w:rFonts w:ascii="Times New Roman" w:hAnsi="Times New Roman" w:cs="Times New Roman"/>
          <w:sz w:val="24"/>
          <w:szCs w:val="24"/>
          <w:vertAlign w:val="superscript"/>
        </w:rPr>
        <w:t>0</w:t>
      </w:r>
      <w:r w:rsidRPr="007A2AB4">
        <w:rPr>
          <w:rFonts w:ascii="Times New Roman" w:hAnsi="Times New Roman" w:cs="Times New Roman"/>
          <w:sz w:val="24"/>
          <w:szCs w:val="24"/>
        </w:rPr>
        <w:t>, Latitude- 7.531</w:t>
      </w:r>
      <w:r w:rsidRPr="007A2AB4">
        <w:rPr>
          <w:rFonts w:ascii="Times New Roman" w:hAnsi="Times New Roman" w:cs="Times New Roman"/>
          <w:sz w:val="24"/>
          <w:szCs w:val="24"/>
          <w:vertAlign w:val="superscript"/>
        </w:rPr>
        <w:t>0</w:t>
      </w:r>
      <w:r w:rsidRPr="007A2AB4">
        <w:rPr>
          <w:rFonts w:ascii="Times New Roman" w:hAnsi="Times New Roman" w:cs="Times New Roman"/>
          <w:sz w:val="24"/>
          <w:szCs w:val="24"/>
        </w:rPr>
        <w:t>) in the Low country Intermediate Zone (IL</w:t>
      </w:r>
      <w:r w:rsidR="00381827" w:rsidRPr="007A2AB4">
        <w:rPr>
          <w:rFonts w:ascii="Times New Roman" w:hAnsi="Times New Roman" w:cs="Times New Roman"/>
          <w:sz w:val="24"/>
          <w:szCs w:val="24"/>
        </w:rPr>
        <w:t>1) of Sri Lanka. The experiment was conducted during the “Maha” season from September to December 2018. The annual rainfall of the area is 1500-2285mm and the daily mean temperature is 23</w:t>
      </w:r>
      <w:r w:rsidR="00381827" w:rsidRPr="007A2AB4">
        <w:rPr>
          <w:rFonts w:ascii="Times New Roman" w:hAnsi="Times New Roman" w:cs="Times New Roman"/>
          <w:sz w:val="24"/>
          <w:szCs w:val="24"/>
          <w:vertAlign w:val="superscript"/>
        </w:rPr>
        <w:t>0</w:t>
      </w:r>
      <w:r w:rsidR="00381827" w:rsidRPr="007A2AB4">
        <w:rPr>
          <w:rFonts w:ascii="Times New Roman" w:hAnsi="Times New Roman" w:cs="Times New Roman"/>
          <w:sz w:val="24"/>
          <w:szCs w:val="24"/>
        </w:rPr>
        <w:t>C – 28</w:t>
      </w:r>
      <w:r w:rsidR="00381827" w:rsidRPr="007A2AB4">
        <w:rPr>
          <w:rFonts w:ascii="Times New Roman" w:hAnsi="Times New Roman" w:cs="Times New Roman"/>
          <w:sz w:val="24"/>
          <w:szCs w:val="24"/>
          <w:vertAlign w:val="superscript"/>
        </w:rPr>
        <w:t>0</w:t>
      </w:r>
      <w:r w:rsidR="00381827" w:rsidRPr="007A2AB4">
        <w:rPr>
          <w:rFonts w:ascii="Times New Roman" w:hAnsi="Times New Roman" w:cs="Times New Roman"/>
          <w:sz w:val="24"/>
          <w:szCs w:val="24"/>
        </w:rPr>
        <w:t>C. The soil type of that area is Red Yellow Pod</w:t>
      </w:r>
      <w:r w:rsidR="009C75D4" w:rsidRPr="007A2AB4">
        <w:rPr>
          <w:rFonts w:ascii="Times New Roman" w:hAnsi="Times New Roman" w:cs="Times New Roman"/>
          <w:sz w:val="24"/>
          <w:szCs w:val="24"/>
        </w:rPr>
        <w:t>zolic.</w:t>
      </w:r>
    </w:p>
    <w:p w14:paraId="7F765C75" w14:textId="38C6B035" w:rsidR="008D26B3" w:rsidRPr="007A2AB4" w:rsidRDefault="00381827" w:rsidP="001B6E7B">
      <w:pPr>
        <w:pStyle w:val="Heading2"/>
        <w:spacing w:line="480" w:lineRule="auto"/>
        <w:rPr>
          <w:rFonts w:ascii="Times New Roman" w:hAnsi="Times New Roman" w:cs="Times New Roman"/>
          <w:b/>
          <w:color w:val="auto"/>
          <w:sz w:val="24"/>
          <w:szCs w:val="24"/>
        </w:rPr>
      </w:pPr>
      <w:r w:rsidRPr="007A2AB4">
        <w:rPr>
          <w:rFonts w:ascii="Times New Roman" w:hAnsi="Times New Roman" w:cs="Times New Roman"/>
          <w:sz w:val="24"/>
          <w:szCs w:val="24"/>
        </w:rPr>
        <w:t xml:space="preserve"> </w:t>
      </w:r>
      <w:r w:rsidR="009C75D4" w:rsidRPr="007A2AB4">
        <w:rPr>
          <w:rFonts w:ascii="Times New Roman" w:hAnsi="Times New Roman" w:cs="Times New Roman"/>
          <w:b/>
          <w:color w:val="auto"/>
          <w:sz w:val="24"/>
          <w:szCs w:val="24"/>
        </w:rPr>
        <w:t>3.2 Description of the Treatments and Experimental Design</w:t>
      </w:r>
    </w:p>
    <w:p w14:paraId="2FF06B33" w14:textId="66EDEABE" w:rsidR="001B6E7B" w:rsidRPr="007A2AB4" w:rsidRDefault="001B6E7B" w:rsidP="001B6E7B">
      <w:pPr>
        <w:spacing w:line="480" w:lineRule="auto"/>
        <w:rPr>
          <w:rFonts w:ascii="Times New Roman" w:hAnsi="Times New Roman" w:cs="Times New Roman"/>
          <w:sz w:val="24"/>
          <w:szCs w:val="24"/>
        </w:rPr>
      </w:pPr>
      <w:r w:rsidRPr="007A2AB4">
        <w:rPr>
          <w:rFonts w:ascii="Times New Roman" w:hAnsi="Times New Roman" w:cs="Times New Roman"/>
          <w:sz w:val="24"/>
          <w:szCs w:val="24"/>
        </w:rPr>
        <w:t>The experiment</w:t>
      </w:r>
      <w:r w:rsidR="009322F5" w:rsidRPr="007A2AB4">
        <w:rPr>
          <w:rFonts w:ascii="Times New Roman" w:hAnsi="Times New Roman" w:cs="Times New Roman"/>
          <w:sz w:val="24"/>
          <w:szCs w:val="24"/>
        </w:rPr>
        <w:t xml:space="preserve"> for</w:t>
      </w:r>
      <w:r w:rsidRPr="007A2AB4">
        <w:rPr>
          <w:rFonts w:ascii="Times New Roman" w:hAnsi="Times New Roman" w:cs="Times New Roman"/>
          <w:sz w:val="24"/>
          <w:szCs w:val="24"/>
        </w:rPr>
        <w:t xml:space="preserve"> </w:t>
      </w:r>
      <w:r w:rsidR="009322F5" w:rsidRPr="007A2AB4">
        <w:rPr>
          <w:rFonts w:ascii="Times New Roman" w:hAnsi="Times New Roman" w:cs="Times New Roman"/>
          <w:sz w:val="24"/>
          <w:szCs w:val="24"/>
        </w:rPr>
        <w:t>determination of optimum seed rate for nursery trays use for Machine Transplanting was</w:t>
      </w:r>
      <w:r w:rsidRPr="007A2AB4">
        <w:rPr>
          <w:rFonts w:ascii="Times New Roman" w:hAnsi="Times New Roman" w:cs="Times New Roman"/>
          <w:sz w:val="24"/>
          <w:szCs w:val="24"/>
        </w:rPr>
        <w:t xml:space="preserve"> conducted using the Complete Randomized Design (CRD) </w:t>
      </w:r>
      <w:r w:rsidR="00973AF0" w:rsidRPr="007A2AB4">
        <w:rPr>
          <w:rFonts w:ascii="Times New Roman" w:hAnsi="Times New Roman" w:cs="Times New Roman"/>
          <w:sz w:val="24"/>
          <w:szCs w:val="24"/>
        </w:rPr>
        <w:t xml:space="preserve">separately for the two varieties </w:t>
      </w:r>
      <w:r w:rsidR="007C0805" w:rsidRPr="007A2AB4">
        <w:rPr>
          <w:rFonts w:ascii="Times New Roman" w:eastAsia="Times New Roman" w:hAnsi="Times New Roman" w:cs="Times New Roman"/>
          <w:sz w:val="24"/>
          <w:szCs w:val="24"/>
        </w:rPr>
        <w:t>Bg 360 (three and half month’s variety with white short round shape</w:t>
      </w:r>
      <w:r w:rsidR="00ED3975" w:rsidRPr="007A2AB4">
        <w:rPr>
          <w:rFonts w:ascii="Times New Roman" w:eastAsia="Times New Roman" w:hAnsi="Times New Roman" w:cs="Times New Roman"/>
          <w:sz w:val="24"/>
          <w:szCs w:val="24"/>
        </w:rPr>
        <w:t>, Keera Samba</w:t>
      </w:r>
      <w:r w:rsidR="007C0805" w:rsidRPr="007A2AB4">
        <w:rPr>
          <w:rFonts w:ascii="Times New Roman" w:eastAsia="Times New Roman" w:hAnsi="Times New Roman" w:cs="Times New Roman"/>
          <w:sz w:val="24"/>
          <w:szCs w:val="24"/>
        </w:rPr>
        <w:t>) and Bg 374 (three and half month’s variety with white intermediate bold shape</w:t>
      </w:r>
      <w:r w:rsidR="00ED3975" w:rsidRPr="007A2AB4">
        <w:rPr>
          <w:rFonts w:ascii="Times New Roman" w:eastAsia="Times New Roman" w:hAnsi="Times New Roman" w:cs="Times New Roman"/>
          <w:sz w:val="24"/>
          <w:szCs w:val="24"/>
        </w:rPr>
        <w:t>, Nadu</w:t>
      </w:r>
      <w:r w:rsidR="007C0805" w:rsidRPr="007A2AB4">
        <w:rPr>
          <w:rFonts w:ascii="Times New Roman" w:eastAsia="Times New Roman" w:hAnsi="Times New Roman" w:cs="Times New Roman"/>
          <w:sz w:val="24"/>
          <w:szCs w:val="24"/>
        </w:rPr>
        <w:t>)</w:t>
      </w:r>
      <w:r w:rsidR="00973AF0" w:rsidRPr="007A2AB4">
        <w:rPr>
          <w:rFonts w:ascii="Times New Roman" w:hAnsi="Times New Roman" w:cs="Times New Roman"/>
          <w:sz w:val="24"/>
          <w:szCs w:val="24"/>
        </w:rPr>
        <w:t xml:space="preserve"> in order to generalize the experiment. The experiment was consisting </w:t>
      </w:r>
      <w:r w:rsidRPr="007A2AB4">
        <w:rPr>
          <w:rFonts w:ascii="Times New Roman" w:hAnsi="Times New Roman" w:cs="Times New Roman"/>
          <w:sz w:val="24"/>
          <w:szCs w:val="24"/>
        </w:rPr>
        <w:t>with four treatments and three replicates, which included with twelve experimental units</w:t>
      </w:r>
      <w:r w:rsidR="00973AF0" w:rsidRPr="007A2AB4">
        <w:rPr>
          <w:rFonts w:ascii="Times New Roman" w:hAnsi="Times New Roman" w:cs="Times New Roman"/>
          <w:sz w:val="24"/>
          <w:szCs w:val="24"/>
        </w:rPr>
        <w:t xml:space="preserve"> for each variety</w:t>
      </w:r>
      <w:r w:rsidRPr="007A2AB4">
        <w:rPr>
          <w:rFonts w:ascii="Times New Roman" w:hAnsi="Times New Roman" w:cs="Times New Roman"/>
          <w:sz w:val="24"/>
          <w:szCs w:val="24"/>
        </w:rPr>
        <w:t xml:space="preserve">. </w:t>
      </w:r>
      <w:r w:rsidR="00973AF0" w:rsidRPr="007A2AB4">
        <w:rPr>
          <w:rFonts w:ascii="Times New Roman" w:hAnsi="Times New Roman" w:cs="Times New Roman"/>
          <w:sz w:val="24"/>
          <w:szCs w:val="24"/>
        </w:rPr>
        <w:t xml:space="preserve">One nursery tray was considered as an experimental unit. </w:t>
      </w:r>
    </w:p>
    <w:p w14:paraId="7A765B40" w14:textId="23C5A354" w:rsidR="009322F5" w:rsidRPr="007A2AB4" w:rsidRDefault="009322F5" w:rsidP="001B6E7B">
      <w:pPr>
        <w:spacing w:line="480" w:lineRule="auto"/>
        <w:rPr>
          <w:rFonts w:ascii="Times New Roman" w:hAnsi="Times New Roman" w:cs="Times New Roman"/>
          <w:b/>
          <w:sz w:val="24"/>
          <w:szCs w:val="24"/>
        </w:rPr>
      </w:pPr>
      <w:r w:rsidRPr="007A2AB4">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8785"/>
      </w:tblGrid>
      <w:tr w:rsidR="000E0597" w:rsidRPr="007A2AB4" w14:paraId="5F19CD6B" w14:textId="77777777" w:rsidTr="000E0597">
        <w:trPr>
          <w:trHeight w:val="57"/>
        </w:trPr>
        <w:tc>
          <w:tcPr>
            <w:tcW w:w="5000" w:type="pct"/>
            <w:tcBorders>
              <w:left w:val="nil"/>
              <w:right w:val="nil"/>
            </w:tcBorders>
            <w:vAlign w:val="center"/>
          </w:tcPr>
          <w:p w14:paraId="5711C0AF" w14:textId="5D798E15" w:rsidR="000E0597" w:rsidRPr="007A2AB4" w:rsidRDefault="00D53492" w:rsidP="00D53492">
            <w:pPr>
              <w:spacing w:line="480" w:lineRule="auto"/>
              <w:rPr>
                <w:rFonts w:ascii="Times New Roman" w:hAnsi="Times New Roman" w:cs="Times New Roman"/>
                <w:sz w:val="24"/>
                <w:szCs w:val="24"/>
              </w:rPr>
            </w:pPr>
            <w:r w:rsidRPr="007A2AB4">
              <w:rPr>
                <w:rFonts w:ascii="Times New Roman" w:hAnsi="Times New Roman" w:cs="Times New Roman"/>
                <w:noProof/>
                <w:sz w:val="24"/>
                <w:szCs w:val="24"/>
              </w:rPr>
              <mc:AlternateContent>
                <mc:Choice Requires="wpg">
                  <w:drawing>
                    <wp:anchor distT="0" distB="0" distL="114300" distR="114300" simplePos="0" relativeHeight="251652096" behindDoc="0" locked="0" layoutInCell="1" allowOverlap="1" wp14:anchorId="4402D553" wp14:editId="61773990">
                      <wp:simplePos x="0" y="0"/>
                      <wp:positionH relativeFrom="margin">
                        <wp:posOffset>274320</wp:posOffset>
                      </wp:positionH>
                      <wp:positionV relativeFrom="paragraph">
                        <wp:posOffset>41275</wp:posOffset>
                      </wp:positionV>
                      <wp:extent cx="4678680" cy="2072640"/>
                      <wp:effectExtent l="0" t="0" r="7620" b="3810"/>
                      <wp:wrapNone/>
                      <wp:docPr id="9" name="Group 9"/>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6" name="Group 6"/>
                              <wpg:cNvGrpSpPr/>
                              <wpg:grpSpPr>
                                <a:xfrm>
                                  <a:off x="152400" y="396240"/>
                                  <a:ext cx="4373880" cy="1699260"/>
                                  <a:chOff x="0" y="0"/>
                                  <a:chExt cx="4373880" cy="1699260"/>
                                </a:xfrm>
                              </wpg:grpSpPr>
                              <wps:wsp>
                                <wps:cNvPr id="3" name="Text Box 3"/>
                                <wps:cNvSpPr txBox="1"/>
                                <wps:spPr>
                                  <a:xfrm>
                                    <a:off x="3002280" y="0"/>
                                    <a:ext cx="1371600" cy="1684020"/>
                                  </a:xfrm>
                                  <a:prstGeom prst="rect">
                                    <a:avLst/>
                                  </a:prstGeom>
                                  <a:noFill/>
                                  <a:ln w="6350">
                                    <a:noFill/>
                                  </a:ln>
                                </wps:spPr>
                                <wps:txbx>
                                  <w:txbxContent>
                                    <w:p w14:paraId="7D5851F1"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404C72D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DEE90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4A280EBC" w14:textId="359F084A" w:rsidR="000E0597" w:rsidRDefault="000E0597" w:rsidP="004D7ECD">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240"/>
                                    <a:ext cx="1371600" cy="1684020"/>
                                  </a:xfrm>
                                  <a:prstGeom prst="rect">
                                    <a:avLst/>
                                  </a:prstGeom>
                                  <a:noFill/>
                                  <a:ln w="6350">
                                    <a:noFill/>
                                  </a:ln>
                                </wps:spPr>
                                <wps:txbx>
                                  <w:txbxContent>
                                    <w:p w14:paraId="089153DE" w14:textId="095E87D7" w:rsidR="000E0597" w:rsidRDefault="000E0597" w:rsidP="004D7ECD">
                                      <w:pPr>
                                        <w:spacing w:line="360" w:lineRule="auto"/>
                                        <w:jc w:val="center"/>
                                      </w:pPr>
                                      <w:r>
                                        <w:t>1</w:t>
                                      </w:r>
                                    </w:p>
                                    <w:p w14:paraId="0A8DFB4E" w14:textId="73D637F9" w:rsidR="000E0597" w:rsidRDefault="000E0597" w:rsidP="004D7ECD">
                                      <w:pPr>
                                        <w:spacing w:line="360" w:lineRule="auto"/>
                                        <w:jc w:val="center"/>
                                      </w:pPr>
                                      <w:r>
                                        <w:t>2</w:t>
                                      </w:r>
                                    </w:p>
                                    <w:p w14:paraId="7C2E3148" w14:textId="23520000" w:rsidR="000E0597" w:rsidRDefault="000E0597" w:rsidP="004D7ECD">
                                      <w:pPr>
                                        <w:spacing w:line="360" w:lineRule="auto"/>
                                        <w:jc w:val="center"/>
                                      </w:pPr>
                                      <w:r>
                                        <w:t>3</w:t>
                                      </w:r>
                                    </w:p>
                                    <w:p w14:paraId="1BD6C04A" w14:textId="189BAAE1" w:rsidR="000E0597" w:rsidRDefault="000E0597" w:rsidP="004D7ECD">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 name="Text Box 7"/>
                              <wps:cNvSpPr txBox="1"/>
                              <wps:spPr>
                                <a:xfrm>
                                  <a:off x="0" y="22860"/>
                                  <a:ext cx="1691640" cy="243840"/>
                                </a:xfrm>
                                <a:prstGeom prst="rect">
                                  <a:avLst/>
                                </a:prstGeom>
                                <a:solidFill>
                                  <a:schemeClr val="lt1"/>
                                </a:solidFill>
                                <a:ln w="6350">
                                  <a:noFill/>
                                </a:ln>
                              </wps:spPr>
                              <wps:txbx>
                                <w:txbxContent>
                                  <w:p w14:paraId="6F68EBD9" w14:textId="6503DCEE" w:rsidR="000E0597" w:rsidRDefault="000E0597" w:rsidP="000E0597">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987040" y="30480"/>
                                  <a:ext cx="1691640" cy="266700"/>
                                </a:xfrm>
                                <a:prstGeom prst="rect">
                                  <a:avLst/>
                                </a:prstGeom>
                                <a:solidFill>
                                  <a:schemeClr val="lt1"/>
                                </a:solidFill>
                                <a:ln w="6350">
                                  <a:noFill/>
                                </a:ln>
                              </wps:spPr>
                              <wps:txbx>
                                <w:txbxContent>
                                  <w:p w14:paraId="0380A493" w14:textId="610BE2CF" w:rsidR="000E0597" w:rsidRDefault="000E0597" w:rsidP="000E0597">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02D553" id="Group 9" o:spid="_x0000_s1026" style="position:absolute;margin-left:21.6pt;margin-top:3.25pt;width:368.4pt;height:163.2pt;z-index:251652096;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">
                      <v:group id="Group 6" o:spid="_x0000_s1027"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 Box 3" o:spid="_x0000_s1028"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D5851F1"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404C72D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DEE90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4A280EBC" w14:textId="359F084A" w:rsidR="000E0597" w:rsidRDefault="000E0597" w:rsidP="004D7ECD">
                                <w:pPr>
                                  <w:spacing w:line="360" w:lineRule="auto"/>
                                  <w:jc w:val="center"/>
                                </w:pPr>
                                <w:r>
                                  <w:rPr>
                                    <w:rFonts w:ascii="Times New Roman" w:hAnsi="Times New Roman" w:cs="Times New Roman"/>
                                    <w:sz w:val="24"/>
                                    <w:szCs w:val="24"/>
                                  </w:rPr>
                                  <w:t>200g / tray</w:t>
                                </w:r>
                              </w:p>
                            </w:txbxContent>
                          </v:textbox>
                        </v:shape>
                        <v:shape id="Text Box 5" o:spid="_x0000_s1029"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089153DE" w14:textId="095E87D7" w:rsidR="000E0597" w:rsidRDefault="000E0597" w:rsidP="004D7ECD">
                                <w:pPr>
                                  <w:spacing w:line="360" w:lineRule="auto"/>
                                  <w:jc w:val="center"/>
                                </w:pPr>
                                <w:r>
                                  <w:t>1</w:t>
                                </w:r>
                              </w:p>
                              <w:p w14:paraId="0A8DFB4E" w14:textId="73D637F9" w:rsidR="000E0597" w:rsidRDefault="000E0597" w:rsidP="004D7ECD">
                                <w:pPr>
                                  <w:spacing w:line="360" w:lineRule="auto"/>
                                  <w:jc w:val="center"/>
                                </w:pPr>
                                <w:r>
                                  <w:t>2</w:t>
                                </w:r>
                              </w:p>
                              <w:p w14:paraId="7C2E3148" w14:textId="23520000" w:rsidR="000E0597" w:rsidRDefault="000E0597" w:rsidP="004D7ECD">
                                <w:pPr>
                                  <w:spacing w:line="360" w:lineRule="auto"/>
                                  <w:jc w:val="center"/>
                                </w:pPr>
                                <w:r>
                                  <w:t>3</w:t>
                                </w:r>
                              </w:p>
                              <w:p w14:paraId="1BD6C04A" w14:textId="189BAAE1" w:rsidR="000E0597" w:rsidRDefault="000E0597" w:rsidP="004D7ECD">
                                <w:pPr>
                                  <w:spacing w:line="360" w:lineRule="auto"/>
                                  <w:jc w:val="center"/>
                                </w:pPr>
                                <w:r>
                                  <w:t>4</w:t>
                                </w:r>
                              </w:p>
                            </w:txbxContent>
                          </v:textbox>
                        </v:shape>
                      </v:group>
                      <v:shape id="Text Box 7" o:spid="_x0000_s1030"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6F68EBD9" w14:textId="6503DCEE" w:rsidR="000E0597" w:rsidRDefault="000E0597" w:rsidP="000E0597">
                              <w:pPr>
                                <w:jc w:val="center"/>
                              </w:pPr>
                              <w:r>
                                <w:rPr>
                                  <w:rFonts w:ascii="Times New Roman" w:hAnsi="Times New Roman" w:cs="Times New Roman"/>
                                  <w:sz w:val="24"/>
                                  <w:szCs w:val="24"/>
                                </w:rPr>
                                <w:t>Treatment</w:t>
                              </w:r>
                            </w:p>
                          </w:txbxContent>
                        </v:textbox>
                      </v:shape>
                      <v:shape id="Text Box 8" o:spid="_x0000_s1031"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0380A493" w14:textId="610BE2CF" w:rsidR="000E0597" w:rsidRDefault="000E0597" w:rsidP="000E0597">
                              <w:pPr>
                                <w:jc w:val="center"/>
                              </w:pPr>
                              <w:r>
                                <w:rPr>
                                  <w:rFonts w:ascii="Times New Roman" w:hAnsi="Times New Roman" w:cs="Times New Roman"/>
                                  <w:sz w:val="24"/>
                                  <w:szCs w:val="24"/>
                                </w:rPr>
                                <w:t>Seed rate</w:t>
                              </w:r>
                            </w:p>
                          </w:txbxContent>
                        </v:textbox>
                      </v:shape>
                      <w10:wrap anchorx="margin"/>
                    </v:group>
                  </w:pict>
                </mc:Fallback>
              </mc:AlternateContent>
            </w:r>
          </w:p>
        </w:tc>
      </w:tr>
    </w:tbl>
    <w:p w14:paraId="104A0DAF" w14:textId="77777777" w:rsidR="00D53492" w:rsidRPr="007A2AB4" w:rsidRDefault="00D53492" w:rsidP="00F94480">
      <w:pPr>
        <w:spacing w:line="480" w:lineRule="auto"/>
        <w:ind w:left="1440"/>
        <w:rPr>
          <w:rFonts w:ascii="Times New Roman" w:hAnsi="Times New Roman" w:cs="Times New Roman"/>
          <w:sz w:val="24"/>
          <w:szCs w:val="24"/>
        </w:rPr>
      </w:pPr>
    </w:p>
    <w:p w14:paraId="31443917" w14:textId="29ADEC2C" w:rsidR="00BA33B8" w:rsidRPr="007A2AB4" w:rsidRDefault="00BA33B8" w:rsidP="00F94480">
      <w:pPr>
        <w:spacing w:line="480" w:lineRule="auto"/>
        <w:ind w:left="1440"/>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D53492" w:rsidRPr="007A2AB4" w14:paraId="64B61A64" w14:textId="77777777" w:rsidTr="00D53492">
        <w:trPr>
          <w:trHeight w:val="516"/>
        </w:trPr>
        <w:tc>
          <w:tcPr>
            <w:tcW w:w="8808" w:type="dxa"/>
            <w:tcBorders>
              <w:top w:val="nil"/>
              <w:left w:val="nil"/>
              <w:right w:val="nil"/>
            </w:tcBorders>
          </w:tcPr>
          <w:p w14:paraId="4DD0F78F" w14:textId="77777777" w:rsidR="00D53492" w:rsidRPr="007A2AB4" w:rsidRDefault="00D53492" w:rsidP="00D53492">
            <w:pPr>
              <w:spacing w:line="480" w:lineRule="auto"/>
              <w:rPr>
                <w:rFonts w:ascii="Times New Roman" w:hAnsi="Times New Roman" w:cs="Times New Roman"/>
                <w:sz w:val="24"/>
                <w:szCs w:val="24"/>
              </w:rPr>
            </w:pPr>
          </w:p>
        </w:tc>
      </w:tr>
    </w:tbl>
    <w:p w14:paraId="6BBD5190" w14:textId="731F27E2" w:rsidR="00BA33B8" w:rsidRPr="007A2AB4" w:rsidRDefault="00BA33B8" w:rsidP="00F94480">
      <w:pPr>
        <w:spacing w:line="480" w:lineRule="auto"/>
        <w:ind w:left="1440"/>
        <w:rPr>
          <w:rFonts w:ascii="Times New Roman" w:hAnsi="Times New Roman" w:cs="Times New Roman"/>
          <w:sz w:val="24"/>
          <w:szCs w:val="24"/>
        </w:rPr>
      </w:pPr>
    </w:p>
    <w:p w14:paraId="4506DD0B" w14:textId="77777777" w:rsidR="000E0597" w:rsidRPr="007A2AB4" w:rsidRDefault="000E0597" w:rsidP="00E32B88">
      <w:pPr>
        <w:spacing w:line="480" w:lineRule="auto"/>
        <w:rPr>
          <w:rFonts w:ascii="Times New Roman" w:hAnsi="Times New Roman" w:cs="Times New Roman"/>
          <w:sz w:val="24"/>
          <w:szCs w:val="24"/>
        </w:rPr>
      </w:pPr>
    </w:p>
    <w:p w14:paraId="3D30A768" w14:textId="77777777" w:rsidR="000E0597" w:rsidRPr="007A2AB4" w:rsidRDefault="000E0597" w:rsidP="00E32B88">
      <w:pPr>
        <w:spacing w:line="480" w:lineRule="auto"/>
        <w:rPr>
          <w:rFonts w:ascii="Times New Roman" w:hAnsi="Times New Roman" w:cs="Times New Roman"/>
          <w:sz w:val="24"/>
          <w:szCs w:val="24"/>
        </w:rPr>
      </w:pPr>
    </w:p>
    <w:p w14:paraId="75676AFA" w14:textId="1C2742EE" w:rsidR="00E32B88" w:rsidRPr="007A2AB4" w:rsidRDefault="009B7636" w:rsidP="00E32B88">
      <w:pPr>
        <w:spacing w:line="480" w:lineRule="auto"/>
        <w:rPr>
          <w:rFonts w:ascii="Times New Roman" w:eastAsia="Times New Roman" w:hAnsi="Times New Roman" w:cs="Times New Roman"/>
          <w:sz w:val="24"/>
          <w:szCs w:val="24"/>
        </w:rPr>
      </w:pPr>
      <w:r w:rsidRPr="007A2AB4">
        <w:rPr>
          <w:rFonts w:ascii="Times New Roman" w:hAnsi="Times New Roman" w:cs="Times New Roman"/>
          <w:sz w:val="24"/>
          <w:szCs w:val="24"/>
        </w:rPr>
        <w:t xml:space="preserve">As the design </w:t>
      </w:r>
      <w:r w:rsidR="00E32B88" w:rsidRPr="007A2AB4">
        <w:rPr>
          <w:rFonts w:ascii="Times New Roman" w:hAnsi="Times New Roman" w:cs="Times New Roman"/>
          <w:sz w:val="24"/>
          <w:szCs w:val="24"/>
        </w:rPr>
        <w:t>for</w:t>
      </w:r>
      <w:r w:rsidRPr="007A2AB4">
        <w:rPr>
          <w:rFonts w:ascii="Times New Roman" w:hAnsi="Times New Roman" w:cs="Times New Roman"/>
          <w:sz w:val="24"/>
          <w:szCs w:val="24"/>
        </w:rPr>
        <w:t xml:space="preserve"> the experiment, </w:t>
      </w:r>
      <w:r w:rsidR="00E32B88" w:rsidRPr="007A2AB4">
        <w:rPr>
          <w:rFonts w:ascii="Times New Roman" w:hAnsi="Times New Roman" w:cs="Times New Roman"/>
          <w:sz w:val="24"/>
          <w:szCs w:val="24"/>
        </w:rPr>
        <w:t>C</w:t>
      </w:r>
      <w:r w:rsidRPr="007A2AB4">
        <w:rPr>
          <w:rFonts w:ascii="Times New Roman" w:hAnsi="Times New Roman" w:cs="Times New Roman"/>
          <w:sz w:val="24"/>
          <w:szCs w:val="24"/>
        </w:rPr>
        <w:t xml:space="preserve">omparison of mechanical transplanting with other establishment methods Randomized Complete Block Design (RCBD) was used separately for the two varieties </w:t>
      </w:r>
      <w:r w:rsidR="00E32B88" w:rsidRPr="007A2AB4">
        <w:rPr>
          <w:rFonts w:ascii="Times New Roman" w:hAnsi="Times New Roman" w:cs="Times New Roman"/>
          <w:sz w:val="24"/>
          <w:szCs w:val="24"/>
        </w:rPr>
        <w:t xml:space="preserve">Bg 360 and Bg 374. The experiment was conducted in two stages </w:t>
      </w:r>
      <w:r w:rsidR="00E32B88" w:rsidRPr="007A2AB4">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w:t>
      </w:r>
      <w:r w:rsidR="000E0597" w:rsidRPr="007A2AB4">
        <w:rPr>
          <w:rFonts w:ascii="Times New Roman" w:eastAsia="Times New Roman" w:hAnsi="Times New Roman" w:cs="Times New Roman"/>
          <w:sz w:val="24"/>
          <w:szCs w:val="24"/>
        </w:rPr>
        <w:t>therefore,</w:t>
      </w:r>
      <w:r w:rsidR="00E32B88" w:rsidRPr="007A2AB4">
        <w:rPr>
          <w:rFonts w:ascii="Times New Roman" w:eastAsia="Times New Roman" w:hAnsi="Times New Roman" w:cs="Times New Roman"/>
          <w:sz w:val="24"/>
          <w:szCs w:val="24"/>
        </w:rPr>
        <w:t xml:space="preserve"> twelve experimental units for one variety. One block was considered as one experimental unit and two fields were used separately for the two varieties. </w:t>
      </w:r>
    </w:p>
    <w:p w14:paraId="318C45EF" w14:textId="3F832A90" w:rsidR="00DB0F62" w:rsidRPr="007A2AB4" w:rsidRDefault="00DB0F62" w:rsidP="00E32B88">
      <w:pPr>
        <w:spacing w:line="480" w:lineRule="auto"/>
        <w:rPr>
          <w:rFonts w:ascii="Times New Roman" w:hAnsi="Times New Roman" w:cs="Times New Roman"/>
          <w:b/>
          <w:sz w:val="24"/>
          <w:szCs w:val="24"/>
        </w:rPr>
      </w:pPr>
      <w:r w:rsidRPr="007A2AB4">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DB0F62" w:rsidRPr="007A2AB4" w14:paraId="3D63E030" w14:textId="77777777" w:rsidTr="00D53492">
        <w:trPr>
          <w:trHeight w:val="562"/>
        </w:trPr>
        <w:tc>
          <w:tcPr>
            <w:tcW w:w="8821" w:type="dxa"/>
            <w:tcBorders>
              <w:left w:val="nil"/>
              <w:right w:val="nil"/>
            </w:tcBorders>
          </w:tcPr>
          <w:p w14:paraId="26D7BC69" w14:textId="7B7AC81C" w:rsidR="00DB0F62" w:rsidRPr="007A2AB4" w:rsidRDefault="00DB0F62" w:rsidP="00DB0F62">
            <w:pPr>
              <w:spacing w:line="480" w:lineRule="auto"/>
              <w:jc w:val="both"/>
              <w:rPr>
                <w:rFonts w:ascii="Times New Roman" w:hAnsi="Times New Roman" w:cs="Times New Roman"/>
                <w:sz w:val="24"/>
                <w:szCs w:val="24"/>
              </w:rPr>
            </w:pPr>
            <w:r w:rsidRPr="007A2AB4">
              <w:rPr>
                <w:rFonts w:ascii="Times New Roman" w:hAnsi="Times New Roman" w:cs="Times New Roman"/>
                <w:noProof/>
                <w:sz w:val="24"/>
                <w:szCs w:val="24"/>
              </w:rPr>
              <mc:AlternateContent>
                <mc:Choice Requires="wpg">
                  <w:drawing>
                    <wp:anchor distT="0" distB="0" distL="114300" distR="114300" simplePos="0" relativeHeight="251656192" behindDoc="0" locked="0" layoutInCell="1" allowOverlap="1" wp14:anchorId="5EFB8521" wp14:editId="35E8435F">
                      <wp:simplePos x="0" y="0"/>
                      <wp:positionH relativeFrom="column">
                        <wp:posOffset>99060</wp:posOffset>
                      </wp:positionH>
                      <wp:positionV relativeFrom="paragraph">
                        <wp:posOffset>35560</wp:posOffset>
                      </wp:positionV>
                      <wp:extent cx="5402580" cy="2148840"/>
                      <wp:effectExtent l="0" t="0" r="0" b="3810"/>
                      <wp:wrapNone/>
                      <wp:docPr id="10" name="Group 1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1" name="Group 11"/>
                              <wpg:cNvGrpSpPr/>
                              <wpg:grpSpPr>
                                <a:xfrm>
                                  <a:off x="-68580" y="480060"/>
                                  <a:ext cx="5219700" cy="1684020"/>
                                  <a:chOff x="-220980" y="83820"/>
                                  <a:chExt cx="5219700" cy="1684020"/>
                                </a:xfrm>
                              </wpg:grpSpPr>
                              <wps:wsp>
                                <wps:cNvPr id="12" name="Text Box 12"/>
                                <wps:cNvSpPr txBox="1"/>
                                <wps:spPr>
                                  <a:xfrm>
                                    <a:off x="2689860" y="83820"/>
                                    <a:ext cx="2308860" cy="1684020"/>
                                  </a:xfrm>
                                  <a:prstGeom prst="rect">
                                    <a:avLst/>
                                  </a:prstGeom>
                                  <a:noFill/>
                                  <a:ln w="6350">
                                    <a:noFill/>
                                  </a:ln>
                                </wps:spPr>
                                <wps:txbx>
                                  <w:txbxContent>
                                    <w:p w14:paraId="164C2D2F" w14:textId="08FC4313"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w:t>
                                      </w:r>
                                      <w:r w:rsidR="00DB0F62" w:rsidRPr="00DB0F62">
                                        <w:rPr>
                                          <w:rFonts w:ascii="Times New Roman" w:hAnsi="Times New Roman" w:cs="Times New Roman"/>
                                          <w:sz w:val="24"/>
                                          <w:szCs w:val="24"/>
                                        </w:rPr>
                                        <w:t xml:space="preserve"> (BC)</w:t>
                                      </w:r>
                                    </w:p>
                                    <w:p w14:paraId="319E91F4" w14:textId="46ED1D45"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w:t>
                                      </w:r>
                                      <w:r w:rsidR="00DB0F62" w:rsidRPr="00DB0F62">
                                        <w:rPr>
                                          <w:rFonts w:ascii="Times New Roman" w:hAnsi="Times New Roman" w:cs="Times New Roman"/>
                                          <w:sz w:val="24"/>
                                          <w:szCs w:val="24"/>
                                        </w:rPr>
                                        <w:t xml:space="preserve"> (RT)</w:t>
                                      </w:r>
                                    </w:p>
                                    <w:p w14:paraId="1B2834F0" w14:textId="346D0BF7"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5670D886" w14:textId="4CC90E7C"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2843212" w14:textId="77777777" w:rsidR="000E0597" w:rsidRDefault="000E0597" w:rsidP="000E0597">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20980" y="83820"/>
                                    <a:ext cx="1371600" cy="1684020"/>
                                  </a:xfrm>
                                  <a:prstGeom prst="rect">
                                    <a:avLst/>
                                  </a:prstGeom>
                                  <a:noFill/>
                                  <a:ln w="6350">
                                    <a:noFill/>
                                  </a:ln>
                                </wps:spPr>
                                <wps:txbx>
                                  <w:txbxContent>
                                    <w:p w14:paraId="036E1F32"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32AF80B4"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11E9546E"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3F58CE09"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 name="Text Box 14"/>
                              <wps:cNvSpPr txBox="1"/>
                              <wps:spPr>
                                <a:xfrm>
                                  <a:off x="-251460" y="22860"/>
                                  <a:ext cx="1691640" cy="243840"/>
                                </a:xfrm>
                                <a:prstGeom prst="rect">
                                  <a:avLst/>
                                </a:prstGeom>
                                <a:solidFill>
                                  <a:schemeClr val="lt1"/>
                                </a:solidFill>
                                <a:ln w="6350">
                                  <a:noFill/>
                                </a:ln>
                              </wps:spPr>
                              <wps:txbx>
                                <w:txbxContent>
                                  <w:p w14:paraId="4CE51373" w14:textId="77777777" w:rsidR="000E0597" w:rsidRDefault="000E0597" w:rsidP="000E0597">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758440" y="15240"/>
                                  <a:ext cx="1691640" cy="289560"/>
                                </a:xfrm>
                                <a:prstGeom prst="rect">
                                  <a:avLst/>
                                </a:prstGeom>
                                <a:solidFill>
                                  <a:schemeClr val="lt1"/>
                                </a:solidFill>
                                <a:ln w="6350">
                                  <a:noFill/>
                                </a:ln>
                              </wps:spPr>
                              <wps:txbx>
                                <w:txbxContent>
                                  <w:p w14:paraId="0B27F700" w14:textId="68037A22" w:rsidR="000E0597" w:rsidRDefault="000E0597" w:rsidP="000E0597">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FB8521" id="Group 10" o:spid="_x0000_s1032" style="position:absolute;left:0;text-align:left;margin-left:7.8pt;margin-top:2.8pt;width:425.4pt;height:169.2pt;z-index:251656192;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">
                      <v:group id="Group 11" o:spid="_x0000_s1033"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 Box 12" o:spid="_x0000_s1034"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164C2D2F" w14:textId="08FC4313"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w:t>
                                </w:r>
                                <w:r w:rsidR="00DB0F62" w:rsidRPr="00DB0F62">
                                  <w:rPr>
                                    <w:rFonts w:ascii="Times New Roman" w:hAnsi="Times New Roman" w:cs="Times New Roman"/>
                                    <w:sz w:val="24"/>
                                    <w:szCs w:val="24"/>
                                  </w:rPr>
                                  <w:t xml:space="preserve"> (BC)</w:t>
                                </w:r>
                              </w:p>
                              <w:p w14:paraId="319E91F4" w14:textId="46ED1D45"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w:t>
                                </w:r>
                                <w:r w:rsidR="00DB0F62" w:rsidRPr="00DB0F62">
                                  <w:rPr>
                                    <w:rFonts w:ascii="Times New Roman" w:hAnsi="Times New Roman" w:cs="Times New Roman"/>
                                    <w:sz w:val="24"/>
                                    <w:szCs w:val="24"/>
                                  </w:rPr>
                                  <w:t xml:space="preserve"> (RT)</w:t>
                                </w:r>
                              </w:p>
                              <w:p w14:paraId="1B2834F0" w14:textId="346D0BF7"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5670D886" w14:textId="4CC90E7C"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2843212" w14:textId="77777777" w:rsidR="000E0597" w:rsidRDefault="000E0597" w:rsidP="000E0597">
                                <w:pPr>
                                  <w:spacing w:line="360" w:lineRule="auto"/>
                                  <w:jc w:val="center"/>
                                </w:pPr>
                              </w:p>
                            </w:txbxContent>
                          </v:textbox>
                        </v:shape>
                        <v:shape id="Text Box 13" o:spid="_x0000_s1035"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036E1F32"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32AF80B4"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11E9546E"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3F58CE09"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4" o:spid="_x0000_s1036"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14:paraId="4CE51373" w14:textId="77777777" w:rsidR="000E0597" w:rsidRDefault="000E0597" w:rsidP="000E0597">
                              <w:pPr>
                                <w:jc w:val="center"/>
                              </w:pPr>
                              <w:r>
                                <w:rPr>
                                  <w:rFonts w:ascii="Times New Roman" w:hAnsi="Times New Roman" w:cs="Times New Roman"/>
                                  <w:sz w:val="24"/>
                                  <w:szCs w:val="24"/>
                                </w:rPr>
                                <w:t>Treatment</w:t>
                              </w:r>
                            </w:p>
                          </w:txbxContent>
                        </v:textbox>
                      </v:shape>
                      <v:shape id="Text Box 15" o:spid="_x0000_s1037"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0B27F700" w14:textId="68037A22" w:rsidR="000E0597" w:rsidRDefault="000E0597" w:rsidP="000E0597">
                              <w:pPr>
                                <w:jc w:val="center"/>
                              </w:pPr>
                              <w:r>
                                <w:rPr>
                                  <w:rFonts w:ascii="Times New Roman" w:hAnsi="Times New Roman" w:cs="Times New Roman"/>
                                  <w:sz w:val="24"/>
                                  <w:szCs w:val="24"/>
                                </w:rPr>
                                <w:t>Establishment method</w:t>
                              </w:r>
                            </w:p>
                          </w:txbxContent>
                        </v:textbox>
                      </v:shape>
                    </v:group>
                  </w:pict>
                </mc:Fallback>
              </mc:AlternateContent>
            </w:r>
          </w:p>
        </w:tc>
      </w:tr>
      <w:tr w:rsidR="00D53492" w:rsidRPr="007A2AB4" w14:paraId="66B9693A" w14:textId="77777777" w:rsidTr="00D53492">
        <w:trPr>
          <w:trHeight w:val="2761"/>
        </w:trPr>
        <w:tc>
          <w:tcPr>
            <w:tcW w:w="8821" w:type="dxa"/>
            <w:tcBorders>
              <w:left w:val="nil"/>
              <w:right w:val="nil"/>
            </w:tcBorders>
          </w:tcPr>
          <w:p w14:paraId="0D99F785" w14:textId="43F9D387" w:rsidR="00D53492" w:rsidRPr="007A2AB4" w:rsidRDefault="00D53492" w:rsidP="00DB0F62">
            <w:pPr>
              <w:spacing w:line="480" w:lineRule="auto"/>
              <w:jc w:val="both"/>
              <w:rPr>
                <w:rFonts w:ascii="Times New Roman" w:hAnsi="Times New Roman" w:cs="Times New Roman"/>
                <w:noProof/>
                <w:sz w:val="24"/>
                <w:szCs w:val="24"/>
              </w:rPr>
            </w:pPr>
          </w:p>
        </w:tc>
      </w:tr>
    </w:tbl>
    <w:p w14:paraId="7BBE9DEF" w14:textId="67833C05" w:rsidR="00DB0F62" w:rsidRPr="007A2AB4" w:rsidRDefault="00DB0F62" w:rsidP="00DB0F62">
      <w:pPr>
        <w:spacing w:line="480" w:lineRule="auto"/>
        <w:jc w:val="both"/>
        <w:rPr>
          <w:rFonts w:ascii="Times New Roman" w:hAnsi="Times New Roman" w:cs="Times New Roman"/>
          <w:sz w:val="24"/>
          <w:szCs w:val="24"/>
        </w:rPr>
      </w:pPr>
    </w:p>
    <w:p w14:paraId="173B74C6" w14:textId="49D6B9D8" w:rsidR="000E0597" w:rsidRPr="007A2AB4" w:rsidRDefault="00340909" w:rsidP="00340909">
      <w:pPr>
        <w:pStyle w:val="Heading2"/>
        <w:spacing w:line="480" w:lineRule="auto"/>
        <w:rPr>
          <w:rFonts w:ascii="Times New Roman" w:hAnsi="Times New Roman" w:cs="Times New Roman"/>
          <w:b/>
          <w:color w:val="auto"/>
          <w:sz w:val="24"/>
          <w:szCs w:val="24"/>
        </w:rPr>
      </w:pPr>
      <w:r w:rsidRPr="007A2AB4">
        <w:rPr>
          <w:rFonts w:ascii="Times New Roman" w:hAnsi="Times New Roman" w:cs="Times New Roman"/>
          <w:b/>
          <w:color w:val="auto"/>
          <w:sz w:val="24"/>
          <w:szCs w:val="24"/>
        </w:rPr>
        <w:t>3.3 Agronomic Practices</w:t>
      </w:r>
    </w:p>
    <w:p w14:paraId="5A33C5C1" w14:textId="6599A5A2" w:rsidR="00340909" w:rsidRPr="007A2AB4" w:rsidRDefault="00340909" w:rsidP="00340909">
      <w:pPr>
        <w:pStyle w:val="Heading3"/>
        <w:spacing w:line="480" w:lineRule="auto"/>
        <w:rPr>
          <w:rFonts w:ascii="Times New Roman" w:hAnsi="Times New Roman" w:cs="Times New Roman"/>
          <w:b/>
          <w:color w:val="auto"/>
        </w:rPr>
      </w:pPr>
      <w:r w:rsidRPr="007A2AB4">
        <w:rPr>
          <w:rFonts w:ascii="Times New Roman" w:hAnsi="Times New Roman" w:cs="Times New Roman"/>
          <w:b/>
          <w:color w:val="auto"/>
        </w:rPr>
        <w:t xml:space="preserve">3.3.1 Nursery </w:t>
      </w:r>
      <w:r w:rsidR="004A22D9" w:rsidRPr="007A2AB4">
        <w:rPr>
          <w:rFonts w:ascii="Times New Roman" w:hAnsi="Times New Roman" w:cs="Times New Roman"/>
          <w:b/>
          <w:color w:val="auto"/>
        </w:rPr>
        <w:t>Management</w:t>
      </w:r>
    </w:p>
    <w:p w14:paraId="0053BE5A" w14:textId="6E1210B5" w:rsidR="00340909" w:rsidRPr="007A2AB4" w:rsidRDefault="0035590F" w:rsidP="00571FF6">
      <w:pPr>
        <w:spacing w:line="480" w:lineRule="auto"/>
        <w:rPr>
          <w:rFonts w:ascii="Times New Roman" w:hAnsi="Times New Roman" w:cs="Times New Roman"/>
          <w:sz w:val="24"/>
          <w:szCs w:val="24"/>
        </w:rPr>
      </w:pPr>
      <w:r w:rsidRPr="007A2AB4">
        <w:rPr>
          <w:rFonts w:ascii="Times New Roman" w:hAnsi="Times New Roman" w:cs="Times New Roman"/>
          <w:sz w:val="24"/>
          <w:szCs w:val="24"/>
        </w:rPr>
        <w:t>The first experiment was determination of optimum seed rate for nursery trays for that t</w:t>
      </w:r>
      <w:r w:rsidR="00405D9D" w:rsidRPr="007A2AB4">
        <w:rPr>
          <w:rFonts w:ascii="Times New Roman" w:hAnsi="Times New Roman" w:cs="Times New Roman"/>
          <w:sz w:val="24"/>
          <w:szCs w:val="24"/>
        </w:rPr>
        <w:t xml:space="preserve">he raised beds </w:t>
      </w:r>
      <w:r w:rsidR="007F70C9" w:rsidRPr="007A2AB4">
        <w:rPr>
          <w:rFonts w:ascii="Times New Roman" w:hAnsi="Times New Roman" w:cs="Times New Roman"/>
          <w:sz w:val="24"/>
          <w:szCs w:val="24"/>
        </w:rPr>
        <w:t>we</w:t>
      </w:r>
      <w:r w:rsidR="00405D9D" w:rsidRPr="007A2AB4">
        <w:rPr>
          <w:rFonts w:ascii="Times New Roman" w:hAnsi="Times New Roman" w:cs="Times New Roman"/>
          <w:sz w:val="24"/>
          <w:szCs w:val="24"/>
        </w:rPr>
        <w:t>re</w:t>
      </w:r>
      <w:r w:rsidR="007F70C9" w:rsidRPr="007A2AB4">
        <w:rPr>
          <w:rFonts w:ascii="Times New Roman" w:hAnsi="Times New Roman" w:cs="Times New Roman"/>
          <w:sz w:val="24"/>
          <w:szCs w:val="24"/>
        </w:rPr>
        <w:t xml:space="preserve"> </w:t>
      </w:r>
      <w:r w:rsidR="00405D9D" w:rsidRPr="007A2AB4">
        <w:rPr>
          <w:rFonts w:ascii="Times New Roman" w:hAnsi="Times New Roman" w:cs="Times New Roman"/>
          <w:sz w:val="24"/>
          <w:szCs w:val="24"/>
        </w:rPr>
        <w:t xml:space="preserve">prepared </w:t>
      </w:r>
      <w:r w:rsidR="007F70C9" w:rsidRPr="007A2AB4">
        <w:rPr>
          <w:rFonts w:ascii="Times New Roman" w:hAnsi="Times New Roman" w:cs="Times New Roman"/>
          <w:sz w:val="24"/>
          <w:szCs w:val="24"/>
        </w:rPr>
        <w:t xml:space="preserve">in the field for about 5 cm height, width of </w:t>
      </w:r>
      <w:r w:rsidR="003135B9" w:rsidRPr="007A2AB4">
        <w:rPr>
          <w:rFonts w:ascii="Times New Roman" w:hAnsi="Times New Roman" w:cs="Times New Roman"/>
          <w:sz w:val="24"/>
          <w:szCs w:val="24"/>
        </w:rPr>
        <w:t xml:space="preserve">60 </w:t>
      </w:r>
      <w:r w:rsidR="007F70C9" w:rsidRPr="007A2AB4">
        <w:rPr>
          <w:rFonts w:ascii="Times New Roman" w:hAnsi="Times New Roman" w:cs="Times New Roman"/>
          <w:sz w:val="24"/>
          <w:szCs w:val="24"/>
        </w:rPr>
        <w:t xml:space="preserve">cm and the length of </w:t>
      </w:r>
      <w:r w:rsidR="003135B9" w:rsidRPr="007A2AB4">
        <w:rPr>
          <w:rFonts w:ascii="Times New Roman" w:hAnsi="Times New Roman" w:cs="Times New Roman"/>
          <w:sz w:val="24"/>
          <w:szCs w:val="24"/>
        </w:rPr>
        <w:t>36</w:t>
      </w:r>
      <w:r w:rsidR="007F70C9" w:rsidRPr="007A2AB4">
        <w:rPr>
          <w:rFonts w:ascii="Times New Roman" w:hAnsi="Times New Roman" w:cs="Times New Roman"/>
          <w:sz w:val="24"/>
          <w:szCs w:val="24"/>
        </w:rPr>
        <w:t xml:space="preserve">0 cm separately for the two varieties. The trays (30*60cm) were arranged according to the experimental design and fine mud or fine textured soil </w:t>
      </w:r>
      <w:r w:rsidR="00571FF6" w:rsidRPr="007A2AB4">
        <w:rPr>
          <w:rFonts w:ascii="Times New Roman" w:hAnsi="Times New Roman" w:cs="Times New Roman"/>
          <w:sz w:val="24"/>
          <w:szCs w:val="24"/>
        </w:rPr>
        <w:t>without any pebbles was filled uniformly in to each tray up to 2.5cm thickness. The treatments were randomized and allocated to the trays accordingly and the trays were labelled according to the received treatment for identification</w:t>
      </w:r>
      <w:r w:rsidR="00ED4765" w:rsidRPr="007A2AB4">
        <w:rPr>
          <w:rFonts w:ascii="Times New Roman" w:hAnsi="Times New Roman" w:cs="Times New Roman"/>
          <w:sz w:val="24"/>
          <w:szCs w:val="24"/>
        </w:rPr>
        <w:t xml:space="preserve"> (Figure 3.1)</w:t>
      </w:r>
      <w:r w:rsidR="009C164F" w:rsidRPr="007A2AB4">
        <w:rPr>
          <w:rFonts w:ascii="Times New Roman" w:hAnsi="Times New Roman" w:cs="Times New Roman"/>
          <w:sz w:val="24"/>
          <w:szCs w:val="24"/>
        </w:rPr>
        <w:t xml:space="preserve">. </w:t>
      </w:r>
      <w:r w:rsidR="00DE4A48" w:rsidRPr="007A2AB4">
        <w:rPr>
          <w:rFonts w:ascii="Times New Roman" w:hAnsi="Times New Roman" w:cs="Times New Roman"/>
          <w:sz w:val="24"/>
          <w:szCs w:val="24"/>
        </w:rPr>
        <w:t>The seed</w:t>
      </w:r>
      <w:r w:rsidR="00ED3975" w:rsidRPr="007A2AB4">
        <w:rPr>
          <w:rFonts w:ascii="Times New Roman" w:hAnsi="Times New Roman" w:cs="Times New Roman"/>
          <w:sz w:val="24"/>
          <w:szCs w:val="24"/>
        </w:rPr>
        <w:t xml:space="preserve"> samples</w:t>
      </w:r>
      <w:r w:rsidR="00DE4A48" w:rsidRPr="007A2AB4">
        <w:rPr>
          <w:rFonts w:ascii="Times New Roman" w:hAnsi="Times New Roman" w:cs="Times New Roman"/>
          <w:sz w:val="24"/>
          <w:szCs w:val="24"/>
        </w:rPr>
        <w:t xml:space="preserve"> </w:t>
      </w:r>
      <w:r w:rsidR="0005784E" w:rsidRPr="007A2AB4">
        <w:rPr>
          <w:rFonts w:ascii="Times New Roman" w:hAnsi="Times New Roman" w:cs="Times New Roman"/>
          <w:sz w:val="24"/>
          <w:szCs w:val="24"/>
        </w:rPr>
        <w:t xml:space="preserve">of </w:t>
      </w:r>
      <w:r w:rsidR="00ED3975" w:rsidRPr="007A2AB4">
        <w:rPr>
          <w:rFonts w:ascii="Times New Roman" w:hAnsi="Times New Roman" w:cs="Times New Roman"/>
          <w:sz w:val="24"/>
          <w:szCs w:val="24"/>
        </w:rPr>
        <w:t xml:space="preserve">the </w:t>
      </w:r>
      <w:r w:rsidR="0005784E" w:rsidRPr="007A2AB4">
        <w:rPr>
          <w:rFonts w:ascii="Times New Roman" w:hAnsi="Times New Roman" w:cs="Times New Roman"/>
          <w:sz w:val="24"/>
          <w:szCs w:val="24"/>
        </w:rPr>
        <w:t>two varieties</w:t>
      </w:r>
      <w:r w:rsidR="00ED3975" w:rsidRPr="007A2AB4">
        <w:rPr>
          <w:rFonts w:ascii="Times New Roman" w:hAnsi="Times New Roman" w:cs="Times New Roman"/>
          <w:sz w:val="24"/>
          <w:szCs w:val="24"/>
        </w:rPr>
        <w:t xml:space="preserve"> Bg 360, Bg </w:t>
      </w:r>
      <w:r w:rsidR="00ED3975" w:rsidRPr="007A2AB4">
        <w:rPr>
          <w:rFonts w:ascii="Times New Roman" w:hAnsi="Times New Roman" w:cs="Times New Roman"/>
          <w:sz w:val="24"/>
          <w:szCs w:val="24"/>
        </w:rPr>
        <w:lastRenderedPageBreak/>
        <w:t>374</w:t>
      </w:r>
      <w:r w:rsidR="0005784E" w:rsidRPr="007A2AB4">
        <w:rPr>
          <w:rFonts w:ascii="Times New Roman" w:hAnsi="Times New Roman" w:cs="Times New Roman"/>
          <w:sz w:val="24"/>
          <w:szCs w:val="24"/>
        </w:rPr>
        <w:t xml:space="preserve"> </w:t>
      </w:r>
      <w:r w:rsidR="00DE4A48" w:rsidRPr="007A2AB4">
        <w:rPr>
          <w:rFonts w:ascii="Times New Roman" w:hAnsi="Times New Roman" w:cs="Times New Roman"/>
          <w:sz w:val="24"/>
          <w:szCs w:val="24"/>
        </w:rPr>
        <w:t xml:space="preserve">which showed 90% germination percentage </w:t>
      </w:r>
      <w:r w:rsidR="004C46D8" w:rsidRPr="007A2AB4">
        <w:rPr>
          <w:rFonts w:ascii="Times New Roman" w:hAnsi="Times New Roman" w:cs="Times New Roman"/>
          <w:sz w:val="24"/>
          <w:szCs w:val="24"/>
        </w:rPr>
        <w:t xml:space="preserve">were </w:t>
      </w:r>
      <w:r w:rsidR="00ED3975" w:rsidRPr="007A2AB4">
        <w:rPr>
          <w:rFonts w:ascii="Times New Roman" w:hAnsi="Times New Roman" w:cs="Times New Roman"/>
          <w:sz w:val="24"/>
          <w:szCs w:val="24"/>
        </w:rPr>
        <w:t xml:space="preserve">selected. The seeds were </w:t>
      </w:r>
      <w:r w:rsidR="004C46D8" w:rsidRPr="007A2AB4">
        <w:rPr>
          <w:rFonts w:ascii="Times New Roman" w:hAnsi="Times New Roman" w:cs="Times New Roman"/>
          <w:sz w:val="24"/>
          <w:szCs w:val="24"/>
        </w:rPr>
        <w:t xml:space="preserve">distributed uniformly on the trays according to the seed rates allocated by each treatment after </w:t>
      </w:r>
      <w:r w:rsidR="0005784E" w:rsidRPr="007A2AB4">
        <w:rPr>
          <w:rFonts w:ascii="Times New Roman" w:hAnsi="Times New Roman" w:cs="Times New Roman"/>
          <w:sz w:val="24"/>
          <w:szCs w:val="24"/>
        </w:rPr>
        <w:t>24</w:t>
      </w:r>
      <w:r w:rsidR="004C46D8" w:rsidRPr="007A2AB4">
        <w:rPr>
          <w:rFonts w:ascii="Times New Roman" w:hAnsi="Times New Roman" w:cs="Times New Roman"/>
          <w:sz w:val="24"/>
          <w:szCs w:val="24"/>
        </w:rPr>
        <w:t xml:space="preserve"> hours soaking followed by 24 hours incubation period. The nursery beds were covered with coconut leaves</w:t>
      </w:r>
      <w:r w:rsidR="009562C5" w:rsidRPr="007A2AB4">
        <w:rPr>
          <w:rFonts w:ascii="Times New Roman" w:hAnsi="Times New Roman" w:cs="Times New Roman"/>
          <w:sz w:val="24"/>
          <w:szCs w:val="24"/>
        </w:rPr>
        <w:t xml:space="preserve"> for about 3 to 4 days,</w:t>
      </w:r>
      <w:r w:rsidR="004C46D8" w:rsidRPr="007A2AB4">
        <w:rPr>
          <w:rFonts w:ascii="Times New Roman" w:hAnsi="Times New Roman" w:cs="Times New Roman"/>
          <w:sz w:val="24"/>
          <w:szCs w:val="24"/>
        </w:rPr>
        <w:t xml:space="preserve"> in order to avoid the damage from the high rain condition prevail</w:t>
      </w:r>
      <w:r w:rsidR="00324A5F" w:rsidRPr="007A2AB4">
        <w:rPr>
          <w:rFonts w:ascii="Times New Roman" w:hAnsi="Times New Roman" w:cs="Times New Roman"/>
          <w:sz w:val="24"/>
          <w:szCs w:val="24"/>
        </w:rPr>
        <w:t>ed</w:t>
      </w:r>
      <w:r w:rsidR="004C46D8" w:rsidRPr="007A2AB4">
        <w:rPr>
          <w:rFonts w:ascii="Times New Roman" w:hAnsi="Times New Roman" w:cs="Times New Roman"/>
          <w:sz w:val="24"/>
          <w:szCs w:val="24"/>
        </w:rPr>
        <w:t xml:space="preserve"> during that period</w:t>
      </w:r>
      <w:r w:rsidR="009562C5" w:rsidRPr="007A2AB4">
        <w:rPr>
          <w:rFonts w:ascii="Times New Roman" w:hAnsi="Times New Roman" w:cs="Times New Roman"/>
          <w:sz w:val="24"/>
          <w:szCs w:val="24"/>
        </w:rPr>
        <w:t xml:space="preserve"> and the damages from animals</w:t>
      </w:r>
      <w:r w:rsidR="004C46D8" w:rsidRPr="007A2AB4">
        <w:rPr>
          <w:rFonts w:ascii="Times New Roman" w:hAnsi="Times New Roman" w:cs="Times New Roman"/>
          <w:sz w:val="24"/>
          <w:szCs w:val="24"/>
        </w:rPr>
        <w:t xml:space="preserve">. </w:t>
      </w:r>
      <w:r w:rsidR="0005784E" w:rsidRPr="007A2AB4">
        <w:rPr>
          <w:rFonts w:ascii="Times New Roman" w:hAnsi="Times New Roman" w:cs="Times New Roman"/>
          <w:sz w:val="24"/>
          <w:szCs w:val="24"/>
        </w:rPr>
        <w:t xml:space="preserve">Then the seedlings </w:t>
      </w:r>
      <w:r w:rsidR="009562C5" w:rsidRPr="007A2AB4">
        <w:rPr>
          <w:rFonts w:ascii="Times New Roman" w:hAnsi="Times New Roman" w:cs="Times New Roman"/>
          <w:sz w:val="24"/>
          <w:szCs w:val="24"/>
        </w:rPr>
        <w:t>we</w:t>
      </w:r>
      <w:r w:rsidR="0005784E" w:rsidRPr="007A2AB4">
        <w:rPr>
          <w:rFonts w:ascii="Times New Roman" w:hAnsi="Times New Roman" w:cs="Times New Roman"/>
          <w:sz w:val="24"/>
          <w:szCs w:val="24"/>
        </w:rPr>
        <w:t>re hardened to the environment by exposing them to the sunlight during the morning period for some days and then the seedlings were fully exposed to the sunlight. The seedlings were raised for 12 days period and then uprooted for taking measurements.</w:t>
      </w:r>
    </w:p>
    <w:p w14:paraId="7CC82339" w14:textId="4617EF48" w:rsidR="009C164F" w:rsidRPr="007A2AB4" w:rsidRDefault="007758BC" w:rsidP="00571FF6">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57568" behindDoc="0" locked="0" layoutInCell="1" allowOverlap="1" wp14:anchorId="7F40A7FD" wp14:editId="2A6D693B">
                <wp:simplePos x="0" y="0"/>
                <wp:positionH relativeFrom="page">
                  <wp:align>center</wp:align>
                </wp:positionH>
                <wp:positionV relativeFrom="paragraph">
                  <wp:posOffset>52070</wp:posOffset>
                </wp:positionV>
                <wp:extent cx="5509260" cy="1059180"/>
                <wp:effectExtent l="0" t="0" r="15240" b="26670"/>
                <wp:wrapNone/>
                <wp:docPr id="66" name="Group 6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 name="Rectangle 1"/>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5" name="Group 65"/>
                        <wpg:cNvGrpSpPr/>
                        <wpg:grpSpPr>
                          <a:xfrm>
                            <a:off x="327660" y="0"/>
                            <a:ext cx="6400800" cy="1143000"/>
                            <a:chOff x="0" y="0"/>
                            <a:chExt cx="6400800" cy="1143000"/>
                          </a:xfrm>
                          <a:noFill/>
                        </wpg:grpSpPr>
                        <wpg:grpSp>
                          <wpg:cNvPr id="64" name="Group 64"/>
                          <wpg:cNvGrpSpPr/>
                          <wpg:grpSpPr>
                            <a:xfrm>
                              <a:off x="0" y="0"/>
                              <a:ext cx="5334000" cy="1143000"/>
                              <a:chOff x="0" y="0"/>
                              <a:chExt cx="5334000" cy="1143000"/>
                            </a:xfrm>
                            <a:grpFill/>
                          </wpg:grpSpPr>
                          <wpg:grpSp>
                            <wpg:cNvPr id="63" name="Group 63"/>
                            <wpg:cNvGrpSpPr/>
                            <wpg:grpSpPr>
                              <a:xfrm>
                                <a:off x="0" y="0"/>
                                <a:ext cx="4267200" cy="1143000"/>
                                <a:chOff x="0" y="0"/>
                                <a:chExt cx="4267200" cy="1143000"/>
                              </a:xfrm>
                              <a:grpFill/>
                            </wpg:grpSpPr>
                            <wpg:grpSp>
                              <wpg:cNvPr id="62" name="Group 62"/>
                              <wpg:cNvGrpSpPr/>
                              <wpg:grpSpPr>
                                <a:xfrm>
                                  <a:off x="0" y="0"/>
                                  <a:ext cx="2133600" cy="1143000"/>
                                  <a:chOff x="0" y="0"/>
                                  <a:chExt cx="2133600" cy="1143000"/>
                                </a:xfrm>
                                <a:grpFill/>
                              </wpg:grpSpPr>
                              <wpg:grpSp>
                                <wpg:cNvPr id="61" name="Group 61"/>
                                <wpg:cNvGrpSpPr/>
                                <wpg:grpSpPr>
                                  <a:xfrm>
                                    <a:off x="0" y="0"/>
                                    <a:ext cx="1066800" cy="1143000"/>
                                    <a:chOff x="0" y="0"/>
                                    <a:chExt cx="1066800" cy="1143000"/>
                                  </a:xfrm>
                                  <a:grpFill/>
                                </wpg:grpSpPr>
                                <wps:wsp>
                                  <wps:cNvPr id="2" name="Rectangle 2"/>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68E277" w14:textId="730E46B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5D35EC" w14:textId="221E019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Rectangle 47"/>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0B2537" w14:textId="6EEB390B"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45E982" w14:textId="526FA5A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1" name="Rectangle 51"/>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9FD333" w14:textId="0CFB50B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9C230" w14:textId="08EAF5F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E10689" w14:textId="5270CBE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70D72E" w14:textId="605D864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 name="Rectangle 57"/>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65BD22" w14:textId="5D53AD1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9CA9A0" w14:textId="280D288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9" name="Rectangle 59"/>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106EC2" w14:textId="504EA60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B73B75" w14:textId="20B91E6A" w:rsidR="00C1057A" w:rsidRPr="007758BC" w:rsidRDefault="00C1057A" w:rsidP="00C1057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F40A7FD" id="Group 66" o:spid="_x0000_s1038" style="position:absolute;margin-left:0;margin-top:4.1pt;width:433.8pt;height:83.4pt;z-index:251757568;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">
                <v:rect id="Rectangle 1" o:spid="_x0000_s1039"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group id="Group 65" o:spid="_x0000_s1040"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64" o:spid="_x0000_s1041"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group id="Group 63" o:spid="_x0000_s1042"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62" o:spid="_x0000_s1043"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61" o:spid="_x0000_s1044"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ect id="Rectangle 2" o:spid="_x0000_s1045"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6B68E277" w14:textId="730E46B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18" o:spid="_x0000_s1046"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5D5D35EC" w14:textId="221E019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group>
                        <v:rect id="Rectangle 47" o:spid="_x0000_s1047"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790B2537" w14:textId="6EEB390B"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rect id="Rectangle 50" o:spid="_x0000_s1048"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7545E982" w14:textId="526FA5A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group>
                      <v:rect id="Rectangle 51" o:spid="_x0000_s1049"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6E9FD333" w14:textId="0CFB50B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54" o:spid="_x0000_s1050"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qlWxgAAANsAAAAPAAAAZHJzL2Rvd25yZXYueG1sRI9Ba8JA&#10;FITvhf6H5RV6Ed0or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bR6pVsYAAADbAAAA&#10;DwAAAAAAAAAAAAAAAAAHAgAAZHJzL2Rvd25yZXYueG1sUEsFBgAAAAADAAMAtwAAAPoCAAAAAA==&#10;" filled="f" strokecolor="black [3213]" strokeweight="1pt">
                        <v:textbox>
                          <w:txbxContent>
                            <w:p w14:paraId="79A9C230" w14:textId="08EAF5F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55" o:spid="_x0000_s1051"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zNxgAAANsAAAAPAAAAZHJzL2Rvd25yZXYueG1sRI9Pa8JA&#10;FMTvhX6H5RW8iG4ULB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AlIMzcYAAADbAAAA&#10;DwAAAAAAAAAAAAAAAAAHAgAAZHJzL2Rvd25yZXYueG1sUEsFBgAAAAADAAMAtwAAAPoCAAAAAA==&#10;" filled="f" strokecolor="black [3213]" strokeweight="1pt">
                        <v:textbox>
                          <w:txbxContent>
                            <w:p w14:paraId="63E10689" w14:textId="5270CBE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rect id="Rectangle 56" o:spid="_x0000_s1052"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JK6xgAAANsAAAAPAAAAZHJzL2Rvd25yZXYueG1sRI9Pa8JA&#10;FMTvhX6H5RW8iG4UK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8oCSusYAAADbAAAA&#10;DwAAAAAAAAAAAAAAAAAHAgAAZHJzL2Rvd25yZXYueG1sUEsFBgAAAAADAAMAtwAAAPoCAAAAAA==&#10;" filled="f" strokecolor="black [3213]" strokeweight="1pt">
                        <v:textbox>
                          <w:txbxContent>
                            <w:p w14:paraId="1C70D72E" w14:textId="605D864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group>
                    <v:rect id="Rectangle 57" o:spid="_x0000_s1053"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DchxgAAANsAAAAPAAAAZHJzL2Rvd25yZXYueG1sRI9Ba8JA&#10;FITvhf6H5RV6Ed0otE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ncw3IcYAAADbAAAA&#10;DwAAAAAAAAAAAAAAAAAHAgAAZHJzL2Rvd25yZXYueG1sUEsFBgAAAAADAAMAtwAAAPoCAAAAAA==&#10;" filled="f" strokecolor="black [3213]" strokeweight="1pt">
                      <v:textbox>
                        <w:txbxContent>
                          <w:p w14:paraId="5265BD22" w14:textId="5D53AD1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rect id="Rectangle 58" o:spid="_x0000_s1054"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6NTwgAAANsAAAAPAAAAZHJzL2Rvd25yZXYueG1sRE9Na8JA&#10;EL0L/odlhF6kbiwo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DsU6NTwgAAANsAAAAPAAAA&#10;AAAAAAAAAAAAAAcCAABkcnMvZG93bnJldi54bWxQSwUGAAAAAAMAAwC3AAAA9gIAAAAA&#10;" filled="f" strokecolor="black [3213]" strokeweight="1pt">
                      <v:textbox>
                        <w:txbxContent>
                          <w:p w14:paraId="399CA9A0" w14:textId="280D288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group>
                  <v:rect id="Rectangle 59" o:spid="_x0000_s1055"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wbIxgAAANsAAAAPAAAAZHJzL2Rvd25yZXYueG1sRI9Ba8JA&#10;FITvhf6H5RV6Ed0otG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gx8GyMYAAADbAAAA&#10;DwAAAAAAAAAAAAAAAAAHAgAAZHJzL2Rvd25yZXYueG1sUEsFBgAAAAADAAMAtwAAAPoCAAAAAA==&#10;" filled="f" strokecolor="black [3213]" strokeweight="1pt">
                    <v:textbox>
                      <w:txbxContent>
                        <w:p w14:paraId="67106EC2" w14:textId="504EA60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rect id="Rectangle 60" o:spid="_x0000_s1056"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textbox>
                      <w:txbxContent>
                        <w:p w14:paraId="36B73B75" w14:textId="20B91E6A" w:rsidR="00C1057A" w:rsidRPr="007758BC" w:rsidRDefault="00C1057A" w:rsidP="00C1057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group>
                <w10:wrap anchorx="page"/>
              </v:group>
            </w:pict>
          </mc:Fallback>
        </mc:AlternateContent>
      </w:r>
    </w:p>
    <w:p w14:paraId="35C82A8E" w14:textId="4798E9E7" w:rsidR="0005784E" w:rsidRPr="007A2AB4" w:rsidRDefault="0005784E" w:rsidP="00F414AC">
      <w:pPr>
        <w:spacing w:line="480" w:lineRule="auto"/>
        <w:rPr>
          <w:rFonts w:ascii="Times New Roman" w:hAnsi="Times New Roman" w:cs="Times New Roman"/>
          <w:sz w:val="24"/>
          <w:szCs w:val="24"/>
        </w:rPr>
      </w:pPr>
    </w:p>
    <w:p w14:paraId="19DCDEA9" w14:textId="2F2CEBB5" w:rsidR="00F414AC" w:rsidRPr="007A2AB4" w:rsidRDefault="00F414AC" w:rsidP="00F414AC">
      <w:pPr>
        <w:spacing w:line="480" w:lineRule="auto"/>
        <w:rPr>
          <w:rFonts w:ascii="Times New Roman" w:hAnsi="Times New Roman" w:cs="Times New Roman"/>
          <w:sz w:val="24"/>
          <w:szCs w:val="24"/>
        </w:rPr>
      </w:pPr>
    </w:p>
    <w:p w14:paraId="2951F871" w14:textId="06AB3B97" w:rsidR="00340909" w:rsidRPr="007A2AB4" w:rsidRDefault="00287016" w:rsidP="00F414AC">
      <w:pPr>
        <w:spacing w:line="480" w:lineRule="auto"/>
        <w:jc w:val="center"/>
        <w:rPr>
          <w:rFonts w:ascii="Times New Roman" w:hAnsi="Times New Roman" w:cs="Times New Roman"/>
          <w:sz w:val="24"/>
          <w:szCs w:val="24"/>
        </w:rPr>
      </w:pPr>
      <w:r w:rsidRPr="007A2AB4">
        <w:rPr>
          <w:rFonts w:ascii="Times New Roman" w:hAnsi="Times New Roman" w:cs="Times New Roman"/>
          <w:sz w:val="24"/>
          <w:szCs w:val="24"/>
        </w:rPr>
        <w:t>Figure 3.1 Layout of Nursery tray experiment</w:t>
      </w:r>
    </w:p>
    <w:p w14:paraId="609344A2" w14:textId="7CECF78B" w:rsidR="00C15F3E" w:rsidRPr="007A2AB4" w:rsidRDefault="00B2151E" w:rsidP="00F414AC">
      <w:pPr>
        <w:spacing w:line="480" w:lineRule="auto"/>
        <w:jc w:val="center"/>
        <w:rPr>
          <w:rFonts w:ascii="Times New Roman" w:hAnsi="Times New Roman" w:cs="Times New Roman"/>
          <w:sz w:val="24"/>
          <w:szCs w:val="24"/>
        </w:rPr>
      </w:pPr>
      <w:r w:rsidRPr="007A2AB4">
        <w:rPr>
          <w:rFonts w:ascii="Times New Roman" w:hAnsi="Times New Roman" w:cs="Times New Roman"/>
          <w:noProof/>
          <w:sz w:val="24"/>
          <w:szCs w:val="24"/>
        </w:rPr>
        <w:drawing>
          <wp:anchor distT="0" distB="0" distL="114300" distR="114300" simplePos="0" relativeHeight="251711488" behindDoc="0" locked="0" layoutInCell="1" allowOverlap="1" wp14:anchorId="2C3EC138" wp14:editId="426ACE7B">
            <wp:simplePos x="0" y="0"/>
            <wp:positionH relativeFrom="margin">
              <wp:posOffset>1027430</wp:posOffset>
            </wp:positionH>
            <wp:positionV relativeFrom="paragraph">
              <wp:posOffset>100965</wp:posOffset>
            </wp:positionV>
            <wp:extent cx="3646170" cy="2255520"/>
            <wp:effectExtent l="0" t="0" r="0"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7">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0F17854F" w14:textId="4F14A0BF" w:rsidR="00296583" w:rsidRPr="007A2AB4" w:rsidRDefault="00296583" w:rsidP="00340909">
      <w:pPr>
        <w:rPr>
          <w:rFonts w:ascii="Times New Roman" w:hAnsi="Times New Roman" w:cs="Times New Roman"/>
          <w:sz w:val="24"/>
          <w:szCs w:val="24"/>
        </w:rPr>
      </w:pPr>
    </w:p>
    <w:p w14:paraId="2658E763" w14:textId="315D37AA" w:rsidR="00296583" w:rsidRPr="007A2AB4" w:rsidRDefault="00296583" w:rsidP="00340909">
      <w:pPr>
        <w:rPr>
          <w:rFonts w:ascii="Times New Roman" w:hAnsi="Times New Roman" w:cs="Times New Roman"/>
          <w:sz w:val="24"/>
          <w:szCs w:val="24"/>
        </w:rPr>
      </w:pPr>
    </w:p>
    <w:p w14:paraId="27646452" w14:textId="64E9D99A" w:rsidR="00296583" w:rsidRPr="007A2AB4" w:rsidRDefault="00296583" w:rsidP="00340909">
      <w:pPr>
        <w:rPr>
          <w:rFonts w:ascii="Times New Roman" w:hAnsi="Times New Roman" w:cs="Times New Roman"/>
          <w:sz w:val="24"/>
          <w:szCs w:val="24"/>
        </w:rPr>
      </w:pPr>
    </w:p>
    <w:p w14:paraId="5333CEC9" w14:textId="13C74D91" w:rsidR="00296583" w:rsidRPr="007A2AB4" w:rsidRDefault="00296583" w:rsidP="00340909">
      <w:pPr>
        <w:rPr>
          <w:rFonts w:ascii="Times New Roman" w:hAnsi="Times New Roman" w:cs="Times New Roman"/>
          <w:sz w:val="24"/>
          <w:szCs w:val="24"/>
        </w:rPr>
      </w:pPr>
    </w:p>
    <w:p w14:paraId="1EE3E507" w14:textId="5BBA2E04" w:rsidR="00296583" w:rsidRPr="007A2AB4" w:rsidRDefault="00296583" w:rsidP="00340909">
      <w:pPr>
        <w:rPr>
          <w:rFonts w:ascii="Times New Roman" w:hAnsi="Times New Roman" w:cs="Times New Roman"/>
          <w:sz w:val="24"/>
          <w:szCs w:val="24"/>
        </w:rPr>
      </w:pPr>
    </w:p>
    <w:p w14:paraId="586BFD61" w14:textId="238155A2" w:rsidR="00296583" w:rsidRPr="007A2AB4" w:rsidRDefault="00296583" w:rsidP="00340909">
      <w:pPr>
        <w:rPr>
          <w:rFonts w:ascii="Times New Roman" w:hAnsi="Times New Roman" w:cs="Times New Roman"/>
          <w:sz w:val="24"/>
          <w:szCs w:val="24"/>
        </w:rPr>
      </w:pPr>
    </w:p>
    <w:p w14:paraId="3D4A8C1E" w14:textId="10C81AC1" w:rsidR="00287016" w:rsidRPr="007A2AB4" w:rsidRDefault="00287016" w:rsidP="00340909">
      <w:pPr>
        <w:rPr>
          <w:rFonts w:ascii="Times New Roman" w:hAnsi="Times New Roman" w:cs="Times New Roman"/>
          <w:sz w:val="24"/>
          <w:szCs w:val="24"/>
        </w:rPr>
      </w:pPr>
    </w:p>
    <w:p w14:paraId="22137532" w14:textId="0A5C137E" w:rsidR="00287016" w:rsidRPr="007A2AB4" w:rsidRDefault="00287016" w:rsidP="00340909">
      <w:pPr>
        <w:rPr>
          <w:rFonts w:ascii="Times New Roman" w:hAnsi="Times New Roman" w:cs="Times New Roman"/>
          <w:sz w:val="24"/>
          <w:szCs w:val="24"/>
        </w:rPr>
      </w:pPr>
    </w:p>
    <w:p w14:paraId="5AF3090A" w14:textId="3521EB93" w:rsidR="00287016" w:rsidRPr="007A2AB4" w:rsidRDefault="00B2151E" w:rsidP="00B2151E">
      <w:pPr>
        <w:jc w:val="center"/>
        <w:rPr>
          <w:rFonts w:ascii="Times New Roman" w:hAnsi="Times New Roman" w:cs="Times New Roman"/>
          <w:sz w:val="24"/>
          <w:szCs w:val="24"/>
        </w:rPr>
      </w:pPr>
      <w:r w:rsidRPr="007A2AB4">
        <w:rPr>
          <w:rFonts w:ascii="Times New Roman" w:hAnsi="Times New Roman" w:cs="Times New Roman"/>
          <w:sz w:val="24"/>
          <w:szCs w:val="24"/>
        </w:rPr>
        <w:t>Plate 3.1 Arrangement of the nursery trays for the experiment</w:t>
      </w:r>
    </w:p>
    <w:p w14:paraId="22CAE28A" w14:textId="165F856A" w:rsidR="00287016" w:rsidRPr="007A2AB4" w:rsidRDefault="00287016" w:rsidP="00340909">
      <w:pPr>
        <w:rPr>
          <w:rFonts w:ascii="Times New Roman" w:hAnsi="Times New Roman" w:cs="Times New Roman"/>
          <w:sz w:val="24"/>
          <w:szCs w:val="24"/>
        </w:rPr>
      </w:pPr>
    </w:p>
    <w:p w14:paraId="40FF81FC" w14:textId="7CF39784" w:rsidR="002F77A1" w:rsidRPr="007A2AB4" w:rsidRDefault="00A10CF4" w:rsidP="00C67DF0">
      <w:pPr>
        <w:spacing w:line="480" w:lineRule="auto"/>
        <w:rPr>
          <w:rFonts w:ascii="Times New Roman" w:hAnsi="Times New Roman" w:cs="Times New Roman"/>
          <w:sz w:val="24"/>
          <w:szCs w:val="24"/>
        </w:rPr>
      </w:pPr>
      <w:r w:rsidRPr="007A2AB4">
        <w:rPr>
          <w:rFonts w:ascii="Times New Roman" w:hAnsi="Times New Roman" w:cs="Times New Roman"/>
          <w:sz w:val="24"/>
          <w:szCs w:val="24"/>
        </w:rPr>
        <w:t>For the second experiment comparison of Mechanical Transplanting with other</w:t>
      </w:r>
      <w:r w:rsidR="00C21992" w:rsidRPr="007A2AB4">
        <w:rPr>
          <w:rFonts w:ascii="Times New Roman" w:hAnsi="Times New Roman" w:cs="Times New Roman"/>
          <w:sz w:val="24"/>
          <w:szCs w:val="24"/>
        </w:rPr>
        <w:t xml:space="preserve"> establishment methods, nurseries are prepared as Wet bed for Random Transplanting, Parachute nursery, nursery trays for Mechanical Transplanting and the Broadcasting was done</w:t>
      </w:r>
      <w:r w:rsidR="00C67DF0" w:rsidRPr="007A2AB4">
        <w:rPr>
          <w:rFonts w:ascii="Times New Roman" w:hAnsi="Times New Roman" w:cs="Times New Roman"/>
          <w:sz w:val="24"/>
          <w:szCs w:val="24"/>
        </w:rPr>
        <w:t>.</w:t>
      </w:r>
      <w:r w:rsidR="00C21992" w:rsidRPr="007A2AB4">
        <w:rPr>
          <w:rFonts w:ascii="Times New Roman" w:hAnsi="Times New Roman" w:cs="Times New Roman"/>
          <w:sz w:val="24"/>
          <w:szCs w:val="24"/>
        </w:rPr>
        <w:t xml:space="preserve"> </w:t>
      </w:r>
      <w:r w:rsidR="00A744F7" w:rsidRPr="007A2AB4">
        <w:rPr>
          <w:rFonts w:ascii="Times New Roman" w:hAnsi="Times New Roman" w:cs="Times New Roman"/>
          <w:sz w:val="24"/>
          <w:szCs w:val="24"/>
        </w:rPr>
        <w:t xml:space="preserve">The nursery beds for the Wed bed, Parachute are prepared according to the seed rates </w:t>
      </w:r>
      <w:r w:rsidR="00A744F7" w:rsidRPr="007A2AB4">
        <w:rPr>
          <w:rFonts w:ascii="Times New Roman" w:hAnsi="Times New Roman" w:cs="Times New Roman"/>
          <w:sz w:val="24"/>
          <w:szCs w:val="24"/>
        </w:rPr>
        <w:lastRenderedPageBreak/>
        <w:t xml:space="preserve">recommended by the Department of Agriculture (DOA) Sri Lanka and for the </w:t>
      </w:r>
      <w:r w:rsidR="008D4F42" w:rsidRPr="007A2AB4">
        <w:rPr>
          <w:rFonts w:ascii="Times New Roman" w:hAnsi="Times New Roman" w:cs="Times New Roman"/>
          <w:sz w:val="24"/>
          <w:szCs w:val="24"/>
        </w:rPr>
        <w:t>n</w:t>
      </w:r>
      <w:r w:rsidR="00A744F7" w:rsidRPr="007A2AB4">
        <w:rPr>
          <w:rFonts w:ascii="Times New Roman" w:hAnsi="Times New Roman" w:cs="Times New Roman"/>
          <w:sz w:val="24"/>
          <w:szCs w:val="24"/>
        </w:rPr>
        <w:t xml:space="preserve">ursery trays use for machine transplanting the optimum seed rate found from the first experiment was used. </w:t>
      </w:r>
      <w:r w:rsidR="00F575A0">
        <w:rPr>
          <w:rFonts w:ascii="Times New Roman" w:hAnsi="Times New Roman" w:cs="Times New Roman"/>
          <w:sz w:val="24"/>
          <w:szCs w:val="24"/>
        </w:rPr>
        <w:t>The r</w:t>
      </w:r>
      <w:r w:rsidR="00C67DF0" w:rsidRPr="007A2AB4">
        <w:rPr>
          <w:rFonts w:ascii="Times New Roman" w:hAnsi="Times New Roman" w:cs="Times New Roman"/>
          <w:sz w:val="24"/>
          <w:szCs w:val="24"/>
        </w:rPr>
        <w:t xml:space="preserve">aised beds </w:t>
      </w:r>
      <w:r w:rsidR="00F575A0">
        <w:rPr>
          <w:rFonts w:ascii="Times New Roman" w:hAnsi="Times New Roman" w:cs="Times New Roman"/>
          <w:sz w:val="24"/>
          <w:szCs w:val="24"/>
        </w:rPr>
        <w:t>were</w:t>
      </w:r>
      <w:r w:rsidR="00C67DF0" w:rsidRPr="007A2AB4">
        <w:rPr>
          <w:rFonts w:ascii="Times New Roman" w:hAnsi="Times New Roman" w:cs="Times New Roman"/>
          <w:sz w:val="24"/>
          <w:szCs w:val="24"/>
        </w:rPr>
        <w:t xml:space="preserve"> p</w:t>
      </w:r>
      <w:r w:rsidR="003135B9" w:rsidRPr="007A2AB4">
        <w:rPr>
          <w:rFonts w:ascii="Times New Roman" w:hAnsi="Times New Roman" w:cs="Times New Roman"/>
          <w:sz w:val="24"/>
          <w:szCs w:val="24"/>
        </w:rPr>
        <w:t>repared</w:t>
      </w:r>
      <w:r w:rsidR="009562C5" w:rsidRPr="007A2AB4">
        <w:rPr>
          <w:rFonts w:ascii="Times New Roman" w:hAnsi="Times New Roman" w:cs="Times New Roman"/>
          <w:sz w:val="24"/>
          <w:szCs w:val="24"/>
        </w:rPr>
        <w:t xml:space="preserve"> </w:t>
      </w:r>
      <w:r w:rsidR="00F575A0">
        <w:rPr>
          <w:rFonts w:ascii="Times New Roman" w:hAnsi="Times New Roman" w:cs="Times New Roman"/>
          <w:sz w:val="24"/>
          <w:szCs w:val="24"/>
        </w:rPr>
        <w:t>for wet beds by puddling, leveling the soil well and constructing of drainage canals to facilitate removal of water by occupying</w:t>
      </w:r>
      <w:r w:rsidR="003135B9" w:rsidRPr="007A2AB4">
        <w:rPr>
          <w:rFonts w:ascii="Times New Roman" w:hAnsi="Times New Roman" w:cs="Times New Roman"/>
          <w:sz w:val="24"/>
          <w:szCs w:val="24"/>
        </w:rPr>
        <w:t xml:space="preserve"> 1/10</w:t>
      </w:r>
      <w:r w:rsidR="00C67DF0" w:rsidRPr="007A2AB4">
        <w:rPr>
          <w:rFonts w:ascii="Times New Roman" w:hAnsi="Times New Roman" w:cs="Times New Roman"/>
          <w:sz w:val="24"/>
          <w:szCs w:val="24"/>
        </w:rPr>
        <w:t xml:space="preserve"> </w:t>
      </w:r>
      <w:r w:rsidR="003135B9" w:rsidRPr="007A2AB4">
        <w:rPr>
          <w:rFonts w:ascii="Times New Roman" w:hAnsi="Times New Roman" w:cs="Times New Roman"/>
          <w:sz w:val="24"/>
          <w:szCs w:val="24"/>
        </w:rPr>
        <w:t>of the area from the total area to be established</w:t>
      </w:r>
      <w:r w:rsidR="008C24BD">
        <w:rPr>
          <w:rFonts w:ascii="Times New Roman" w:hAnsi="Times New Roman" w:cs="Times New Roman"/>
          <w:sz w:val="24"/>
          <w:szCs w:val="24"/>
        </w:rPr>
        <w:t xml:space="preserve"> </w:t>
      </w:r>
      <w:r w:rsidR="008C24BD">
        <w:rPr>
          <w:rFonts w:ascii="Times New Roman" w:hAnsi="Times New Roman" w:cs="Times New Roman"/>
          <w:sz w:val="24"/>
          <w:szCs w:val="24"/>
        </w:rPr>
        <w:fldChar w:fldCharType="begin" w:fldLock="1"/>
      </w:r>
      <w:r w:rsidR="008700A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008C24BD">
        <w:rPr>
          <w:rFonts w:ascii="Times New Roman" w:hAnsi="Times New Roman" w:cs="Times New Roman"/>
          <w:sz w:val="24"/>
          <w:szCs w:val="24"/>
        </w:rPr>
        <w:fldChar w:fldCharType="separate"/>
      </w:r>
      <w:r w:rsidR="008C24BD" w:rsidRPr="008C24BD">
        <w:rPr>
          <w:rFonts w:ascii="Times New Roman" w:hAnsi="Times New Roman" w:cs="Times New Roman"/>
          <w:noProof/>
          <w:sz w:val="24"/>
          <w:szCs w:val="24"/>
        </w:rPr>
        <w:t>(IRRI, 2007)</w:t>
      </w:r>
      <w:r w:rsidR="008C24BD">
        <w:rPr>
          <w:rFonts w:ascii="Times New Roman" w:hAnsi="Times New Roman" w:cs="Times New Roman"/>
          <w:sz w:val="24"/>
          <w:szCs w:val="24"/>
        </w:rPr>
        <w:fldChar w:fldCharType="end"/>
      </w:r>
      <w:r w:rsidR="003135B9" w:rsidRPr="007A2AB4">
        <w:rPr>
          <w:rFonts w:ascii="Times New Roman" w:hAnsi="Times New Roman" w:cs="Times New Roman"/>
          <w:sz w:val="24"/>
          <w:szCs w:val="24"/>
        </w:rPr>
        <w:t xml:space="preserve">. </w:t>
      </w:r>
      <w:r w:rsidR="0005784E" w:rsidRPr="007A2AB4">
        <w:rPr>
          <w:rFonts w:ascii="Times New Roman" w:hAnsi="Times New Roman" w:cs="Times New Roman"/>
          <w:sz w:val="24"/>
          <w:szCs w:val="24"/>
        </w:rPr>
        <w:t xml:space="preserve">The seed rate </w:t>
      </w:r>
      <w:r w:rsidR="00ED4765" w:rsidRPr="007A2AB4">
        <w:rPr>
          <w:rFonts w:ascii="Times New Roman" w:hAnsi="Times New Roman" w:cs="Times New Roman"/>
          <w:sz w:val="24"/>
          <w:szCs w:val="24"/>
        </w:rPr>
        <w:t xml:space="preserve">was used as the recommendations which was 40 kg/ha </w:t>
      </w:r>
      <w:r w:rsidR="0005784E" w:rsidRPr="007A2AB4">
        <w:rPr>
          <w:rFonts w:ascii="Times New Roman" w:hAnsi="Times New Roman" w:cs="Times New Roman"/>
          <w:sz w:val="24"/>
          <w:szCs w:val="24"/>
        </w:rPr>
        <w:t>for</w:t>
      </w:r>
      <w:r w:rsidR="00ED4765" w:rsidRPr="007A2AB4">
        <w:rPr>
          <w:rFonts w:ascii="Times New Roman" w:hAnsi="Times New Roman" w:cs="Times New Roman"/>
          <w:sz w:val="24"/>
          <w:szCs w:val="24"/>
        </w:rPr>
        <w:t xml:space="preserve"> the variety</w:t>
      </w:r>
      <w:r w:rsidR="0005784E" w:rsidRPr="007A2AB4">
        <w:rPr>
          <w:rFonts w:ascii="Times New Roman" w:hAnsi="Times New Roman" w:cs="Times New Roman"/>
          <w:sz w:val="24"/>
          <w:szCs w:val="24"/>
        </w:rPr>
        <w:t xml:space="preserve"> </w:t>
      </w:r>
      <w:r w:rsidR="00ED4765" w:rsidRPr="007A2AB4">
        <w:rPr>
          <w:rFonts w:ascii="Times New Roman" w:hAnsi="Times New Roman" w:cs="Times New Roman"/>
          <w:sz w:val="24"/>
          <w:szCs w:val="24"/>
        </w:rPr>
        <w:t xml:space="preserve">Bg 360 and 50 kg/ha for the Bg 374. </w:t>
      </w:r>
      <w:r w:rsidR="00A744F7" w:rsidRPr="007A2AB4">
        <w:rPr>
          <w:rFonts w:ascii="Times New Roman" w:hAnsi="Times New Roman" w:cs="Times New Roman"/>
          <w:sz w:val="24"/>
          <w:szCs w:val="24"/>
        </w:rPr>
        <w:t xml:space="preserve">The </w:t>
      </w:r>
      <w:r w:rsidR="00ED3975" w:rsidRPr="007A2AB4">
        <w:rPr>
          <w:rFonts w:ascii="Times New Roman" w:hAnsi="Times New Roman" w:cs="Times New Roman"/>
          <w:sz w:val="24"/>
          <w:szCs w:val="24"/>
        </w:rPr>
        <w:t xml:space="preserve">germinated seeds were </w:t>
      </w:r>
      <w:r w:rsidR="009562C5" w:rsidRPr="007A2AB4">
        <w:rPr>
          <w:rFonts w:ascii="Times New Roman" w:hAnsi="Times New Roman" w:cs="Times New Roman"/>
          <w:sz w:val="24"/>
          <w:szCs w:val="24"/>
        </w:rPr>
        <w:t xml:space="preserve">scattered </w:t>
      </w:r>
      <w:r w:rsidR="0041128E">
        <w:rPr>
          <w:rFonts w:ascii="Times New Roman" w:hAnsi="Times New Roman" w:cs="Times New Roman"/>
          <w:sz w:val="24"/>
          <w:szCs w:val="24"/>
        </w:rPr>
        <w:t>evenly</w:t>
      </w:r>
      <w:r w:rsidR="00ED3975" w:rsidRPr="007A2AB4">
        <w:rPr>
          <w:rFonts w:ascii="Times New Roman" w:hAnsi="Times New Roman" w:cs="Times New Roman"/>
          <w:sz w:val="24"/>
          <w:szCs w:val="24"/>
        </w:rPr>
        <w:t xml:space="preserve"> on the nursery bed after 24 hours of water soaking followed by 48 hours of incubation. </w:t>
      </w:r>
      <w:r w:rsidR="003135B9" w:rsidRPr="007A2AB4">
        <w:rPr>
          <w:rFonts w:ascii="Times New Roman" w:hAnsi="Times New Roman" w:cs="Times New Roman"/>
          <w:sz w:val="24"/>
          <w:szCs w:val="24"/>
        </w:rPr>
        <w:t>The raised beds</w:t>
      </w:r>
      <w:r w:rsidR="00DE4A48" w:rsidRPr="007A2AB4">
        <w:rPr>
          <w:rFonts w:ascii="Times New Roman" w:hAnsi="Times New Roman" w:cs="Times New Roman"/>
          <w:sz w:val="24"/>
          <w:szCs w:val="24"/>
        </w:rPr>
        <w:t xml:space="preserve"> </w:t>
      </w:r>
      <w:r w:rsidR="00A744F7" w:rsidRPr="007A2AB4">
        <w:rPr>
          <w:rFonts w:ascii="Times New Roman" w:hAnsi="Times New Roman" w:cs="Times New Roman"/>
          <w:sz w:val="24"/>
          <w:szCs w:val="24"/>
        </w:rPr>
        <w:t xml:space="preserve">were </w:t>
      </w:r>
      <w:r w:rsidR="00DE4A48" w:rsidRPr="007A2AB4">
        <w:rPr>
          <w:rFonts w:ascii="Times New Roman" w:hAnsi="Times New Roman" w:cs="Times New Roman"/>
          <w:sz w:val="24"/>
          <w:szCs w:val="24"/>
        </w:rPr>
        <w:t>prepared for parachute trays</w:t>
      </w:r>
      <w:r w:rsidR="002F77A1" w:rsidRPr="007A2AB4">
        <w:rPr>
          <w:rFonts w:ascii="Times New Roman" w:hAnsi="Times New Roman" w:cs="Times New Roman"/>
          <w:sz w:val="24"/>
          <w:szCs w:val="24"/>
        </w:rPr>
        <w:t xml:space="preserve"> (30*60 cm, with 434 plugs)</w:t>
      </w:r>
      <w:r w:rsidR="003135B9" w:rsidRPr="007A2AB4">
        <w:rPr>
          <w:rFonts w:ascii="Times New Roman" w:hAnsi="Times New Roman" w:cs="Times New Roman"/>
          <w:sz w:val="24"/>
          <w:szCs w:val="24"/>
        </w:rPr>
        <w:t xml:space="preserve"> with 10 cm height</w:t>
      </w:r>
      <w:r w:rsidR="00DE4A48" w:rsidRPr="007A2AB4">
        <w:rPr>
          <w:rFonts w:ascii="Times New Roman" w:hAnsi="Times New Roman" w:cs="Times New Roman"/>
          <w:sz w:val="24"/>
          <w:szCs w:val="24"/>
        </w:rPr>
        <w:t xml:space="preserve">, </w:t>
      </w:r>
      <w:r w:rsidR="0060529F" w:rsidRPr="007A2AB4">
        <w:rPr>
          <w:rFonts w:ascii="Times New Roman" w:hAnsi="Times New Roman" w:cs="Times New Roman"/>
          <w:sz w:val="24"/>
          <w:szCs w:val="24"/>
        </w:rPr>
        <w:t xml:space="preserve">width of </w:t>
      </w:r>
      <w:r w:rsidR="00DE4A48" w:rsidRPr="007A2AB4">
        <w:rPr>
          <w:rFonts w:ascii="Times New Roman" w:hAnsi="Times New Roman" w:cs="Times New Roman"/>
          <w:sz w:val="24"/>
          <w:szCs w:val="24"/>
        </w:rPr>
        <w:t xml:space="preserve">60 cm and the length </w:t>
      </w:r>
      <w:r w:rsidR="00A744F7" w:rsidRPr="007A2AB4">
        <w:rPr>
          <w:rFonts w:ascii="Times New Roman" w:hAnsi="Times New Roman" w:cs="Times New Roman"/>
          <w:sz w:val="24"/>
          <w:szCs w:val="24"/>
        </w:rPr>
        <w:t xml:space="preserve">was adjusted </w:t>
      </w:r>
      <w:r w:rsidR="00DE4A48" w:rsidRPr="007A2AB4">
        <w:rPr>
          <w:rFonts w:ascii="Times New Roman" w:hAnsi="Times New Roman" w:cs="Times New Roman"/>
          <w:sz w:val="24"/>
          <w:szCs w:val="24"/>
        </w:rPr>
        <w:t xml:space="preserve">according to the number of trays required. The trays were kept on the raised beds and filled with fine mud up to the 2/3 height of the </w:t>
      </w:r>
      <w:r w:rsidR="004026FD">
        <w:rPr>
          <w:rFonts w:ascii="Times New Roman" w:hAnsi="Times New Roman" w:cs="Times New Roman"/>
          <w:sz w:val="24"/>
          <w:szCs w:val="24"/>
        </w:rPr>
        <w:t xml:space="preserve">cavities in the </w:t>
      </w:r>
      <w:r w:rsidR="00DE4A48" w:rsidRPr="007A2AB4">
        <w:rPr>
          <w:rFonts w:ascii="Times New Roman" w:hAnsi="Times New Roman" w:cs="Times New Roman"/>
          <w:sz w:val="24"/>
          <w:szCs w:val="24"/>
        </w:rPr>
        <w:t>parachute trays.</w:t>
      </w:r>
      <w:r w:rsidR="0005784E" w:rsidRPr="007A2AB4">
        <w:rPr>
          <w:rFonts w:ascii="Times New Roman" w:hAnsi="Times New Roman" w:cs="Times New Roman"/>
          <w:sz w:val="24"/>
          <w:szCs w:val="24"/>
        </w:rPr>
        <w:t xml:space="preserve"> </w:t>
      </w:r>
      <w:r w:rsidR="00A744F7" w:rsidRPr="007A2AB4">
        <w:rPr>
          <w:rFonts w:ascii="Times New Roman" w:hAnsi="Times New Roman" w:cs="Times New Roman"/>
          <w:sz w:val="24"/>
          <w:szCs w:val="24"/>
        </w:rPr>
        <w:t xml:space="preserve">The seed rate use for the Parachute trays was 12 kg/acre for the both varieties Bg 360 and Bg 374. </w:t>
      </w:r>
      <w:r w:rsidR="008D4F42" w:rsidRPr="007A2AB4">
        <w:rPr>
          <w:rFonts w:ascii="Times New Roman" w:hAnsi="Times New Roman" w:cs="Times New Roman"/>
          <w:sz w:val="24"/>
          <w:szCs w:val="24"/>
        </w:rPr>
        <w:t xml:space="preserve">The germinated seeds </w:t>
      </w:r>
      <w:r w:rsidR="0019577E" w:rsidRPr="007A2AB4">
        <w:rPr>
          <w:rFonts w:ascii="Times New Roman" w:hAnsi="Times New Roman" w:cs="Times New Roman"/>
          <w:sz w:val="24"/>
          <w:szCs w:val="24"/>
        </w:rPr>
        <w:t>after</w:t>
      </w:r>
      <w:r w:rsidR="008D4F42" w:rsidRPr="007A2AB4">
        <w:rPr>
          <w:rFonts w:ascii="Times New Roman" w:hAnsi="Times New Roman" w:cs="Times New Roman"/>
          <w:sz w:val="24"/>
          <w:szCs w:val="24"/>
        </w:rPr>
        <w:t xml:space="preserve"> water soaked for 24 hours </w:t>
      </w:r>
      <w:r w:rsidR="0019577E" w:rsidRPr="007A2AB4">
        <w:rPr>
          <w:rFonts w:ascii="Times New Roman" w:hAnsi="Times New Roman" w:cs="Times New Roman"/>
          <w:sz w:val="24"/>
          <w:szCs w:val="24"/>
        </w:rPr>
        <w:t xml:space="preserve">followed by incubation period of </w:t>
      </w:r>
      <w:r w:rsidR="008D4F42" w:rsidRPr="007A2AB4">
        <w:rPr>
          <w:rFonts w:ascii="Times New Roman" w:hAnsi="Times New Roman" w:cs="Times New Roman"/>
          <w:sz w:val="24"/>
          <w:szCs w:val="24"/>
        </w:rPr>
        <w:t>24 hours</w:t>
      </w:r>
      <w:r w:rsidR="0019577E" w:rsidRPr="007A2AB4">
        <w:rPr>
          <w:rFonts w:ascii="Times New Roman" w:hAnsi="Times New Roman" w:cs="Times New Roman"/>
          <w:sz w:val="24"/>
          <w:szCs w:val="24"/>
        </w:rPr>
        <w:t>, were</w:t>
      </w:r>
      <w:r w:rsidR="008D4F42" w:rsidRPr="007A2AB4">
        <w:rPr>
          <w:rFonts w:ascii="Times New Roman" w:hAnsi="Times New Roman" w:cs="Times New Roman"/>
          <w:sz w:val="24"/>
          <w:szCs w:val="24"/>
        </w:rPr>
        <w:t xml:space="preserve"> distributed uniformly on the nursery trays as </w:t>
      </w:r>
      <w:r w:rsidR="009562C5" w:rsidRPr="007A2AB4">
        <w:rPr>
          <w:rFonts w:ascii="Times New Roman" w:hAnsi="Times New Roman" w:cs="Times New Roman"/>
          <w:sz w:val="24"/>
          <w:szCs w:val="24"/>
        </w:rPr>
        <w:t xml:space="preserve">3 seeds per each </w:t>
      </w:r>
      <w:r w:rsidR="004026FD">
        <w:rPr>
          <w:rFonts w:ascii="Times New Roman" w:hAnsi="Times New Roman" w:cs="Times New Roman"/>
          <w:sz w:val="24"/>
          <w:szCs w:val="24"/>
        </w:rPr>
        <w:t>cavity</w:t>
      </w:r>
      <w:r w:rsidR="002F77A1" w:rsidRPr="007A2AB4">
        <w:rPr>
          <w:rFonts w:ascii="Times New Roman" w:hAnsi="Times New Roman" w:cs="Times New Roman"/>
          <w:sz w:val="24"/>
          <w:szCs w:val="24"/>
        </w:rPr>
        <w:t xml:space="preserve"> and covered with a thin layer of mud</w:t>
      </w:r>
      <w:r w:rsidR="0019577E" w:rsidRPr="007A2AB4">
        <w:rPr>
          <w:rFonts w:ascii="Times New Roman" w:hAnsi="Times New Roman" w:cs="Times New Roman"/>
          <w:sz w:val="24"/>
          <w:szCs w:val="24"/>
        </w:rPr>
        <w:t>.</w:t>
      </w:r>
      <w:r w:rsidR="002F77A1" w:rsidRPr="007A2AB4">
        <w:rPr>
          <w:rFonts w:ascii="Times New Roman" w:hAnsi="Times New Roman" w:cs="Times New Roman"/>
          <w:sz w:val="24"/>
          <w:szCs w:val="24"/>
        </w:rPr>
        <w:t xml:space="preserve"> The nursery trays (60*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w:t>
      </w:r>
      <w:r w:rsidR="004A22D9" w:rsidRPr="007A2AB4">
        <w:rPr>
          <w:rFonts w:ascii="Times New Roman" w:hAnsi="Times New Roman" w:cs="Times New Roman"/>
          <w:sz w:val="24"/>
          <w:szCs w:val="24"/>
        </w:rPr>
        <w:t>from</w:t>
      </w:r>
      <w:r w:rsidR="002F77A1" w:rsidRPr="007A2AB4">
        <w:rPr>
          <w:rFonts w:ascii="Times New Roman" w:hAnsi="Times New Roman" w:cs="Times New Roman"/>
          <w:sz w:val="24"/>
          <w:szCs w:val="24"/>
        </w:rPr>
        <w:t xml:space="preserve"> about 3 to 4 days period to prevent damages from high rain, </w:t>
      </w:r>
      <w:r w:rsidR="004A22D9" w:rsidRPr="007A2AB4">
        <w:rPr>
          <w:rFonts w:ascii="Times New Roman" w:hAnsi="Times New Roman" w:cs="Times New Roman"/>
          <w:sz w:val="24"/>
          <w:szCs w:val="24"/>
        </w:rPr>
        <w:t>animals’</w:t>
      </w:r>
      <w:r w:rsidR="002F77A1" w:rsidRPr="007A2AB4">
        <w:rPr>
          <w:rFonts w:ascii="Times New Roman" w:hAnsi="Times New Roman" w:cs="Times New Roman"/>
          <w:sz w:val="24"/>
          <w:szCs w:val="24"/>
        </w:rPr>
        <w:t xml:space="preserve"> ant to conserve the moisture</w:t>
      </w:r>
      <w:r w:rsidR="004A22D9" w:rsidRPr="007A2AB4">
        <w:rPr>
          <w:rFonts w:ascii="Times New Roman" w:hAnsi="Times New Roman" w:cs="Times New Roman"/>
          <w:sz w:val="24"/>
          <w:szCs w:val="24"/>
        </w:rPr>
        <w:t xml:space="preserve">. The hardening of the seedlings was done by gradually increasing the time period of seedlings exposing to the sunlight. The Direct sowing of seeds was done on the date of nursery establishment in order to get an even aged plants to get data for comparison of growth parameters. </w:t>
      </w:r>
    </w:p>
    <w:p w14:paraId="2AE3D7E2" w14:textId="31678E43" w:rsidR="00340909" w:rsidRPr="007A2AB4" w:rsidRDefault="00340909" w:rsidP="00340909">
      <w:pPr>
        <w:pStyle w:val="Heading3"/>
        <w:spacing w:line="480" w:lineRule="auto"/>
        <w:rPr>
          <w:rFonts w:ascii="Times New Roman" w:hAnsi="Times New Roman" w:cs="Times New Roman"/>
          <w:b/>
          <w:color w:val="auto"/>
        </w:rPr>
      </w:pPr>
      <w:r w:rsidRPr="007A2AB4">
        <w:rPr>
          <w:rFonts w:ascii="Times New Roman" w:hAnsi="Times New Roman" w:cs="Times New Roman"/>
          <w:b/>
          <w:color w:val="auto"/>
        </w:rPr>
        <w:lastRenderedPageBreak/>
        <w:t>3.3.2 Land Preparation</w:t>
      </w:r>
    </w:p>
    <w:p w14:paraId="37C37728" w14:textId="0FAA42D6" w:rsidR="00A430C2" w:rsidRPr="007A2AB4" w:rsidRDefault="00410E5B" w:rsidP="00340909">
      <w:pPr>
        <w:spacing w:line="480" w:lineRule="auto"/>
        <w:jc w:val="both"/>
        <w:rPr>
          <w:rFonts w:ascii="Times New Roman" w:hAnsi="Times New Roman" w:cs="Times New Roman"/>
          <w:sz w:val="24"/>
          <w:szCs w:val="24"/>
        </w:rPr>
      </w:pPr>
      <w:r w:rsidRPr="007A2AB4">
        <w:rPr>
          <w:rFonts w:ascii="Times New Roman" w:hAnsi="Times New Roman" w:cs="Times New Roman"/>
          <w:sz w:val="24"/>
          <w:szCs w:val="24"/>
        </w:rPr>
        <w:t>The land preparation was done according to</w:t>
      </w:r>
      <w:r w:rsidR="00156612" w:rsidRPr="007A2AB4">
        <w:rPr>
          <w:rFonts w:ascii="Times New Roman" w:hAnsi="Times New Roman" w:cs="Times New Roman"/>
          <w:sz w:val="24"/>
          <w:szCs w:val="24"/>
        </w:rPr>
        <w:t xml:space="preserve"> the recommendation of Department of Agriculture</w:t>
      </w:r>
      <w:r w:rsidR="00A04456" w:rsidRPr="007A2AB4">
        <w:rPr>
          <w:rFonts w:ascii="Times New Roman" w:hAnsi="Times New Roman" w:cs="Times New Roman"/>
          <w:sz w:val="24"/>
          <w:szCs w:val="24"/>
        </w:rPr>
        <w:t xml:space="preserve"> (DOA) </w:t>
      </w:r>
      <w:r w:rsidR="00156612" w:rsidRPr="007A2AB4">
        <w:rPr>
          <w:rFonts w:ascii="Times New Roman" w:hAnsi="Times New Roman" w:cs="Times New Roman"/>
          <w:sz w:val="24"/>
          <w:szCs w:val="24"/>
        </w:rPr>
        <w:t>Sri Lanka</w:t>
      </w:r>
      <w:r w:rsidR="00A04456" w:rsidRPr="007A2AB4">
        <w:rPr>
          <w:rFonts w:ascii="Times New Roman" w:hAnsi="Times New Roman" w:cs="Times New Roman"/>
          <w:sz w:val="24"/>
          <w:szCs w:val="24"/>
        </w:rPr>
        <w:t xml:space="preserve">. After the basic land preparation practices the land was prepared according to the </w:t>
      </w:r>
      <w:r w:rsidR="00A430C2" w:rsidRPr="007A2AB4">
        <w:rPr>
          <w:rFonts w:ascii="Times New Roman" w:hAnsi="Times New Roman" w:cs="Times New Roman"/>
          <w:sz w:val="24"/>
          <w:szCs w:val="24"/>
        </w:rPr>
        <w:t>layout (Figure 3.2). The blocks were prepared with the dimensions of 7 m length and 4.5 m width, and 30cm space was kept between each block.</w:t>
      </w:r>
      <w:r w:rsidR="00841E14" w:rsidRPr="007A2AB4">
        <w:rPr>
          <w:rFonts w:ascii="Times New Roman" w:hAnsi="Times New Roman" w:cs="Times New Roman"/>
          <w:sz w:val="24"/>
          <w:szCs w:val="24"/>
        </w:rPr>
        <w:t xml:space="preserve"> </w:t>
      </w:r>
      <w:r w:rsidR="00F31996" w:rsidRPr="007A2AB4">
        <w:rPr>
          <w:rFonts w:ascii="Times New Roman" w:hAnsi="Times New Roman" w:cs="Times New Roman"/>
          <w:sz w:val="24"/>
          <w:szCs w:val="24"/>
        </w:rPr>
        <w:t>The experiment was conducted in two fields for two varieties using the same layout.</w:t>
      </w:r>
    </w:p>
    <w:p w14:paraId="2A360A23" w14:textId="11D2CA63" w:rsidR="00BA33B8" w:rsidRPr="007A2AB4" w:rsidRDefault="007A2AB4" w:rsidP="00F94480">
      <w:pPr>
        <w:spacing w:line="480" w:lineRule="auto"/>
        <w:ind w:left="1440"/>
        <w:rPr>
          <w:rFonts w:ascii="Times New Roman" w:hAnsi="Times New Roman" w:cs="Times New Roman"/>
          <w:sz w:val="24"/>
          <w:szCs w:val="24"/>
        </w:rPr>
      </w:pPr>
      <w:r w:rsidRPr="007A2AB4">
        <w:rPr>
          <w:rFonts w:ascii="Times New Roman" w:hAnsi="Times New Roman" w:cs="Times New Roman"/>
          <w:noProof/>
          <w:sz w:val="24"/>
          <w:szCs w:val="24"/>
        </w:rPr>
        <mc:AlternateContent>
          <mc:Choice Requires="wpg">
            <w:drawing>
              <wp:anchor distT="0" distB="0" distL="114300" distR="114300" simplePos="0" relativeHeight="251726848" behindDoc="0" locked="0" layoutInCell="1" allowOverlap="1" wp14:anchorId="6B44F18D" wp14:editId="16801A8E">
                <wp:simplePos x="0" y="0"/>
                <wp:positionH relativeFrom="margin">
                  <wp:posOffset>173355</wp:posOffset>
                </wp:positionH>
                <wp:positionV relativeFrom="paragraph">
                  <wp:posOffset>77470</wp:posOffset>
                </wp:positionV>
                <wp:extent cx="5212080" cy="2270760"/>
                <wp:effectExtent l="0" t="0" r="26670" b="15240"/>
                <wp:wrapNone/>
                <wp:docPr id="112" name="Group 112"/>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82" name="Rectangle 82"/>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0" name="Group 90"/>
                        <wpg:cNvGrpSpPr/>
                        <wpg:grpSpPr>
                          <a:xfrm>
                            <a:off x="160020" y="175260"/>
                            <a:ext cx="4892040" cy="518160"/>
                            <a:chOff x="0" y="0"/>
                            <a:chExt cx="4892040" cy="518160"/>
                          </a:xfrm>
                          <a:grpFill/>
                        </wpg:grpSpPr>
                        <wps:wsp>
                          <wps:cNvPr id="83" name="Rectangle 8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C6B8EA" w14:textId="24C0F23B" w:rsidR="00FA26C5" w:rsidRPr="00FA26C5" w:rsidRDefault="00FA26C5" w:rsidP="00FA26C5">
                                <w:pPr>
                                  <w:jc w:val="center"/>
                                  <w:rPr>
                                    <w:rFonts w:ascii="Times New Roman" w:hAnsi="Times New Roman" w:cs="Times New Roman"/>
                                    <w:sz w:val="24"/>
                                    <w:szCs w:val="24"/>
                                  </w:rPr>
                                </w:pPr>
                                <w:bookmarkStart w:id="0"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0"/>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B8AB15" w14:textId="54FA66DB"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EC41BE" w14:textId="21CBE28C"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2ACBCB" w14:textId="66CE0EF0"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2" name="Group 102"/>
                        <wpg:cNvGrpSpPr/>
                        <wpg:grpSpPr>
                          <a:xfrm>
                            <a:off x="160020" y="876300"/>
                            <a:ext cx="4892040" cy="518160"/>
                            <a:chOff x="0" y="0"/>
                            <a:chExt cx="4892040" cy="518160"/>
                          </a:xfrm>
                          <a:grpFill/>
                        </wpg:grpSpPr>
                        <wps:wsp>
                          <wps:cNvPr id="103" name="Rectangle 10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982767" w14:textId="4E01D4E7"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2C450D" w14:textId="472D2D3D"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61EB1F" w14:textId="3A6E891C"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85F793" w14:textId="0AE7B010"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 name="Group 107"/>
                        <wpg:cNvGrpSpPr/>
                        <wpg:grpSpPr>
                          <a:xfrm>
                            <a:off x="160020" y="1577340"/>
                            <a:ext cx="4892040" cy="518160"/>
                            <a:chOff x="0" y="0"/>
                            <a:chExt cx="4892040" cy="518160"/>
                          </a:xfrm>
                          <a:grpFill/>
                        </wpg:grpSpPr>
                        <wps:wsp>
                          <wps:cNvPr id="108" name="Rectangle 10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F7B632" w14:textId="41D97A4F"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10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157B66" w14:textId="354530BA"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2BCCB8" w14:textId="133D49C2"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59B8C9" w14:textId="01315B31"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B44F18D" id="Group 112" o:spid="_x0000_s1057" style="position:absolute;left:0;text-align:left;margin-left:13.65pt;margin-top:6.1pt;width:410.4pt;height:178.8pt;z-index:251726848;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">
                <v:rect id="Rectangle 82" o:spid="_x0000_s1058"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" filled="f" strokecolor="black [3213]" strokeweight="1pt"/>
                <v:group id="Group 90" o:spid="_x0000_s1059"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3" o:spid="_x0000_s106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2C6B8EA" w14:textId="24C0F23B" w:rsidR="00FA26C5" w:rsidRPr="00FA26C5" w:rsidRDefault="00FA26C5" w:rsidP="00FA26C5">
                          <w:pPr>
                            <w:jc w:val="center"/>
                            <w:rPr>
                              <w:rFonts w:ascii="Times New Roman" w:hAnsi="Times New Roman" w:cs="Times New Roman"/>
                              <w:sz w:val="24"/>
                              <w:szCs w:val="24"/>
                            </w:rPr>
                          </w:pPr>
                          <w:bookmarkStart w:id="1"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1"/>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87" o:spid="_x0000_s106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" filled="f" strokecolor="black [3213]" strokeweight="1pt">
                    <v:textbox>
                      <w:txbxContent>
                        <w:p w14:paraId="4AB8AB15" w14:textId="54FA66DB"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88" o:spid="_x0000_s106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" filled="f" strokecolor="black [3213]" strokeweight="1pt">
                    <v:textbox>
                      <w:txbxContent>
                        <w:p w14:paraId="0DEC41BE" w14:textId="21CBE28C"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89" o:spid="_x0000_s106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textbox>
                      <w:txbxContent>
                        <w:p w14:paraId="242ACBCB" w14:textId="66CE0EF0"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102" o:spid="_x0000_s1064"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rect id="Rectangle 103" o:spid="_x0000_s1065"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UfxAAAANwAAAAPAAAAZHJzL2Rvd25yZXYueG1sRE9Na8JA&#10;EL0X/A/LCL2Ibmyh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DUb5R/EAAAA3AAAAA8A&#10;AAAAAAAAAAAAAAAABwIAAGRycy9kb3ducmV2LnhtbFBLBQYAAAAAAwADALcAAAD4AgAAAAA=&#10;" filled="f" strokecolor="black [3213]" strokeweight="1pt">
                    <v:textbox>
                      <w:txbxContent>
                        <w:p w14:paraId="0C982767" w14:textId="4E01D4E7"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104" o:spid="_x0000_s1066"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14:paraId="442C450D" w14:textId="472D2D3D"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105" o:spid="_x0000_s1067"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tjwxAAAANwAAAAPAAAAZHJzL2Rvd25yZXYueG1sRE9Na8JA&#10;EL0X/A/LCL2Ibiy0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NW+2PDEAAAA3AAAAA8A&#10;AAAAAAAAAAAAAAAABwIAAGRycy9kb3ducmV2LnhtbFBLBQYAAAAAAwADALcAAAD4AgAAAAA=&#10;" filled="f" strokecolor="black [3213]" strokeweight="1pt">
                    <v:textbox>
                      <w:txbxContent>
                        <w:p w14:paraId="7161EB1F" w14:textId="3A6E891C"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106" o:spid="_x0000_s1068"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485F793" w14:textId="0AE7B010"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107" o:spid="_x0000_s1069"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rect id="Rectangle 108" o:spid="_x0000_s107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3du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6XVZ3QCu/kFAAD//wMAUEsBAi0AFAAGAAgAAAAhANvh9svuAAAAhQEAABMAAAAAAAAA&#10;AAAAAAAAAAAAAFtDb250ZW50X1R5cGVzXS54bWxQSwECLQAUAAYACAAAACEAWvQsW78AAAAVAQAA&#10;CwAAAAAAAAAAAAAAAAAfAQAAX3JlbHMvLnJlbHNQSwECLQAUAAYACAAAACEAO793bsYAAADcAAAA&#10;DwAAAAAAAAAAAAAAAAAHAgAAZHJzL2Rvd25yZXYueG1sUEsFBgAAAAADAAMAtwAAAPoCAAAAAA==&#10;" filled="f" strokecolor="black [3213]" strokeweight="1pt">
                    <v:textbox>
                      <w:txbxContent>
                        <w:p w14:paraId="51F7B632" w14:textId="41D97A4F"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109" o:spid="_x0000_s107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" filled="f" strokecolor="black [3213]" strokeweight="1pt">
                    <v:textbox>
                      <w:txbxContent>
                        <w:p w14:paraId="27157B66" w14:textId="354530BA"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110" o:spid="_x0000_s107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14:paraId="7E2BCCB8" w14:textId="133D49C2"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111" o:spid="_x0000_s107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14:paraId="7159B8C9" w14:textId="01315B31"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1D58BAC0" w14:textId="441CC9D5" w:rsidR="00BA33B8" w:rsidRPr="007A2AB4" w:rsidRDefault="00BA33B8" w:rsidP="00F94480">
      <w:pPr>
        <w:spacing w:line="480" w:lineRule="auto"/>
        <w:ind w:left="1440"/>
        <w:rPr>
          <w:rFonts w:ascii="Times New Roman" w:hAnsi="Times New Roman" w:cs="Times New Roman"/>
          <w:sz w:val="24"/>
          <w:szCs w:val="24"/>
        </w:rPr>
      </w:pPr>
    </w:p>
    <w:p w14:paraId="66193607" w14:textId="3668D2F2" w:rsidR="00473049" w:rsidRPr="007A2AB4" w:rsidRDefault="00473049" w:rsidP="00473049">
      <w:pPr>
        <w:spacing w:line="480" w:lineRule="auto"/>
        <w:jc w:val="both"/>
        <w:rPr>
          <w:rFonts w:ascii="Times New Roman" w:hAnsi="Times New Roman" w:cs="Times New Roman"/>
          <w:sz w:val="24"/>
          <w:szCs w:val="24"/>
        </w:rPr>
      </w:pPr>
    </w:p>
    <w:p w14:paraId="76D2D6CE" w14:textId="2EF3F2D9" w:rsidR="00BA33B8" w:rsidRPr="007A2AB4" w:rsidRDefault="00BA33B8" w:rsidP="00F94480">
      <w:pPr>
        <w:spacing w:line="480" w:lineRule="auto"/>
        <w:ind w:left="1440"/>
        <w:rPr>
          <w:rFonts w:ascii="Times New Roman" w:hAnsi="Times New Roman" w:cs="Times New Roman"/>
          <w:sz w:val="24"/>
          <w:szCs w:val="24"/>
        </w:rPr>
      </w:pPr>
    </w:p>
    <w:p w14:paraId="16C386DF" w14:textId="77777777" w:rsidR="00BA33B8" w:rsidRPr="007A2AB4" w:rsidRDefault="00BA33B8" w:rsidP="00C1129B">
      <w:pPr>
        <w:spacing w:line="480" w:lineRule="auto"/>
        <w:rPr>
          <w:rFonts w:ascii="Times New Roman" w:hAnsi="Times New Roman" w:cs="Times New Roman"/>
          <w:sz w:val="24"/>
          <w:szCs w:val="24"/>
        </w:rPr>
      </w:pPr>
    </w:p>
    <w:p w14:paraId="75790CE8" w14:textId="77777777" w:rsidR="007A2AB4" w:rsidRPr="007A2AB4" w:rsidRDefault="007A2AB4" w:rsidP="007A2AB4">
      <w:pPr>
        <w:spacing w:line="480" w:lineRule="auto"/>
        <w:jc w:val="center"/>
        <w:rPr>
          <w:rFonts w:ascii="Times New Roman" w:hAnsi="Times New Roman" w:cs="Times New Roman"/>
          <w:sz w:val="24"/>
          <w:szCs w:val="24"/>
        </w:rPr>
      </w:pPr>
    </w:p>
    <w:p w14:paraId="7B4165E7" w14:textId="0A0DD7F6" w:rsidR="007A2AB4" w:rsidRPr="007A2AB4" w:rsidRDefault="007A2AB4" w:rsidP="007A2AB4">
      <w:pPr>
        <w:spacing w:line="480" w:lineRule="auto"/>
        <w:jc w:val="center"/>
        <w:rPr>
          <w:rFonts w:ascii="Times New Roman" w:hAnsi="Times New Roman" w:cs="Times New Roman"/>
          <w:sz w:val="24"/>
          <w:szCs w:val="24"/>
        </w:rPr>
      </w:pPr>
      <w:r w:rsidRPr="007A2AB4">
        <w:rPr>
          <w:rFonts w:ascii="Times New Roman" w:hAnsi="Times New Roman" w:cs="Times New Roman"/>
          <w:sz w:val="24"/>
          <w:szCs w:val="24"/>
        </w:rPr>
        <w:t>Figure 3.2 Layout of the experiment field</w:t>
      </w:r>
    </w:p>
    <w:p w14:paraId="5022B356" w14:textId="3C1FF6D5" w:rsidR="007A2AB4" w:rsidRDefault="004E395E" w:rsidP="000679B8">
      <w:pPr>
        <w:pStyle w:val="Heading3"/>
        <w:spacing w:line="480" w:lineRule="auto"/>
        <w:rPr>
          <w:rFonts w:ascii="Times New Roman" w:hAnsi="Times New Roman" w:cs="Times New Roman"/>
          <w:b/>
          <w:color w:val="auto"/>
        </w:rPr>
      </w:pPr>
      <w:r w:rsidRPr="004E395E">
        <w:rPr>
          <w:rFonts w:ascii="Times New Roman" w:hAnsi="Times New Roman" w:cs="Times New Roman"/>
          <w:b/>
          <w:color w:val="auto"/>
        </w:rPr>
        <w:t>3.3.3 Crop Establishment</w:t>
      </w:r>
    </w:p>
    <w:p w14:paraId="3E3EE9D9" w14:textId="764DBCF1" w:rsidR="002D393D" w:rsidRDefault="000679B8" w:rsidP="000679B8">
      <w:pPr>
        <w:spacing w:line="480" w:lineRule="auto"/>
      </w:pPr>
      <w:r>
        <w:t xml:space="preserve">The broadcasting in the blocks </w:t>
      </w:r>
      <w:r w:rsidR="002D393D">
        <w:t xml:space="preserve">was done </w:t>
      </w:r>
      <w:r>
        <w:t>according to the layout</w:t>
      </w:r>
      <w:r w:rsidR="002D393D">
        <w:t xml:space="preserve">, </w:t>
      </w:r>
      <w:r>
        <w:t>on the day of nursery establishment in order to get uniform age crop stand. The seed rate used for Bg 360 was 75 kg/ha and 100 kg/ha used for Bg 374 according to the recommendations of Department of Agriculture</w:t>
      </w:r>
      <w:r w:rsidR="006900DC">
        <w:t xml:space="preserve"> (DOA)</w:t>
      </w:r>
      <w:r>
        <w:t xml:space="preserve">, Sri Lanka. </w:t>
      </w:r>
    </w:p>
    <w:p w14:paraId="40CD94BD" w14:textId="148FAD7C" w:rsidR="003F5F3E" w:rsidRDefault="002D393D" w:rsidP="000679B8">
      <w:pPr>
        <w:spacing w:line="480" w:lineRule="auto"/>
      </w:pPr>
      <w:r>
        <w:t>The seedlings in the nurseries were uprooted and transplanted in the field when the seedlings were 12 days old</w:t>
      </w:r>
      <w:r w:rsidR="00F448DA">
        <w:t xml:space="preserve"> as it was identified as the optimum </w:t>
      </w:r>
      <w:r w:rsidR="006900DC">
        <w:t xml:space="preserve">seedling </w:t>
      </w:r>
      <w:r w:rsidR="00F448DA">
        <w:t>age</w:t>
      </w:r>
      <w:r w:rsidR="006900DC">
        <w:t xml:space="preserve"> (SA)</w:t>
      </w:r>
      <w:r w:rsidR="00F448DA">
        <w:t xml:space="preserve"> for mechanical transplanting of seedlings and also in all the establishment methods transplanting of tender seedlings increased the production </w:t>
      </w:r>
      <w:r w:rsidR="00F448DA">
        <w:fldChar w:fldCharType="begin" w:fldLock="1"/>
      </w:r>
      <w:r w:rsidR="008C24BD">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00F448DA">
        <w:fldChar w:fldCharType="separate"/>
      </w:r>
      <w:r w:rsidR="00F448DA" w:rsidRPr="00F448DA">
        <w:rPr>
          <w:noProof/>
        </w:rPr>
        <w:t>(Columbia and Division, 2013; Illangakoon et al., 2017; Krishna and Biradarpatil, 2009)</w:t>
      </w:r>
      <w:r w:rsidR="00F448DA">
        <w:fldChar w:fldCharType="end"/>
      </w:r>
      <w:r w:rsidR="00F448DA">
        <w:t>.</w:t>
      </w:r>
      <w:r w:rsidR="0041128E">
        <w:t xml:space="preserve"> The </w:t>
      </w:r>
      <w:r w:rsidR="00B4722E">
        <w:t>Wet beds were flooded before uprooting of seedlings to facilitate easiness of uprooting and avoid breakage of seedling</w:t>
      </w:r>
      <w:r w:rsidR="008C24BD">
        <w:t xml:space="preserve">s, washed the soil from the roots and buddle </w:t>
      </w:r>
      <w:r w:rsidR="008C24BD">
        <w:lastRenderedPageBreak/>
        <w:t>them in convenient sizes.</w:t>
      </w:r>
      <w:r w:rsidR="003F5F3E">
        <w:t xml:space="preserve"> In Random Transplanting the seedlings were poked in to the soil as three seedlings per hill without standard row spacing by the labors, in the blocks according to the layout. </w:t>
      </w:r>
    </w:p>
    <w:p w14:paraId="29EE08CD" w14:textId="62657A61" w:rsidR="003F5F3E" w:rsidRDefault="003F5F3E" w:rsidP="000679B8">
      <w:pPr>
        <w:spacing w:line="480" w:lineRule="auto"/>
      </w:pPr>
      <w:r>
        <w:t xml:space="preserve">The seedlings were thrown to the field from 1 m above the ground in the Parachute method as 35 to 40 </w:t>
      </w:r>
      <w:r w:rsidR="006900DC">
        <w:t>plants per square meter according to the recommendations of Department of Agriculture, Sri Lanka.</w:t>
      </w:r>
    </w:p>
    <w:p w14:paraId="61384FDA" w14:textId="263F7BF8" w:rsidR="004E395E" w:rsidRPr="004E395E" w:rsidRDefault="006900DC" w:rsidP="000679B8">
      <w:pPr>
        <w:spacing w:line="480" w:lineRule="auto"/>
      </w:pPr>
      <w:r>
        <w:t xml:space="preserve">The transplanter used for the mechanical transplanting was </w:t>
      </w:r>
      <w:r w:rsidRPr="006900DC">
        <w:t>Kubota NSP-4W</w:t>
      </w:r>
      <w:r>
        <w:t xml:space="preserve"> </w:t>
      </w:r>
      <w:r w:rsidRPr="006900DC">
        <w:t>self-propelled</w:t>
      </w:r>
      <w:r w:rsidRPr="006900DC">
        <w:t xml:space="preserve"> walking </w:t>
      </w:r>
      <w:r>
        <w:t xml:space="preserve">behind </w:t>
      </w:r>
      <w:r w:rsidRPr="006900DC">
        <w:t>type</w:t>
      </w:r>
      <w:r>
        <w:t xml:space="preserve"> transplanter. The transplanter was capable of adjusting the within row space (WRS), per hill number of seedlings (PHNS), planting depth of seedlings (PD) and the between row </w:t>
      </w:r>
      <w:r w:rsidR="00C44BC6">
        <w:t xml:space="preserve">space (BRS) was fixed as 30 cm. </w:t>
      </w:r>
      <w:r w:rsidR="00137302">
        <w:t xml:space="preserve">The machine was </w:t>
      </w:r>
      <w:r w:rsidR="008700AB">
        <w:t>consisting</w:t>
      </w:r>
      <w:r w:rsidR="00137302">
        <w:t xml:space="preserve"> with 5 WRS </w:t>
      </w:r>
      <w:r w:rsidR="00137302" w:rsidRPr="00137302">
        <w:t>(12 cm, 14 cm, 16 cm, 18 cm, 21 cm),</w:t>
      </w:r>
      <w:r w:rsidR="00137302">
        <w:t xml:space="preserve"> as t</w:t>
      </w:r>
      <w:r w:rsidR="008700AB">
        <w:t xml:space="preserve">he spacing of plants 30*21.5 cm was used as wider spacing was having a positive impact on increasing the yield </w:t>
      </w:r>
      <w:r w:rsidR="008700AB">
        <w:fldChar w:fldCharType="begin" w:fldLock="1"/>
      </w:r>
      <w:r w:rsidR="00A93241">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008700AB">
        <w:fldChar w:fldCharType="separate"/>
      </w:r>
      <w:r w:rsidR="008700AB" w:rsidRPr="008700AB">
        <w:rPr>
          <w:noProof/>
        </w:rPr>
        <w:t>(Islam et al., 2015; Islam and Khan, 2017)</w:t>
      </w:r>
      <w:r w:rsidR="008700AB">
        <w:fldChar w:fldCharType="end"/>
      </w:r>
      <w:r w:rsidR="008700AB">
        <w:t>.</w:t>
      </w:r>
      <w:r w:rsidR="004A2227">
        <w:t xml:space="preserve"> </w:t>
      </w:r>
      <w:r w:rsidR="00A93241">
        <w:t xml:space="preserve">The PHNS was adjusted as 3 - 4 seedlings per hill as it was identified as the optimum rate which should dispersed per hill to gain the maximum yield </w:t>
      </w:r>
      <w:r w:rsidR="00A93241">
        <w:fldChar w:fldCharType="begin" w:fldLock="1"/>
      </w:r>
      <w:r w:rsidR="00221C9F">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properties":{"noteIndex":0},"schema":"https://github.com/citation-style-language/schema/raw/master/csl-citation.json"}</w:instrText>
      </w:r>
      <w:r w:rsidR="00A93241">
        <w:fldChar w:fldCharType="separate"/>
      </w:r>
      <w:r w:rsidR="00221C9F" w:rsidRPr="00221C9F">
        <w:rPr>
          <w:noProof/>
        </w:rPr>
        <w:t>(Islam and Salam, 2017; Negalur and Halepyati, 2017; Rasool et al., 2013)</w:t>
      </w:r>
      <w:r w:rsidR="00A93241">
        <w:fldChar w:fldCharType="end"/>
      </w:r>
      <w:r w:rsidR="00A93241">
        <w:t>.</w:t>
      </w:r>
      <w:r w:rsidR="00152350">
        <w:t xml:space="preserve"> There are </w:t>
      </w:r>
      <w:r w:rsidR="00152350">
        <w:t>5</w:t>
      </w:r>
      <w:r w:rsidR="00152350">
        <w:t xml:space="preserve"> PD in the machine </w:t>
      </w:r>
      <w:r w:rsidR="00221C9F">
        <w:t xml:space="preserve">as </w:t>
      </w:r>
      <w:r w:rsidR="00221C9F" w:rsidRPr="00152350">
        <w:t>1.5</w:t>
      </w:r>
      <w:r w:rsidR="00152350" w:rsidRPr="00152350">
        <w:t xml:space="preserve"> </w:t>
      </w:r>
      <w:r w:rsidR="00221C9F" w:rsidRPr="00152350">
        <w:t>cm,</w:t>
      </w:r>
      <w:r w:rsidR="00152350" w:rsidRPr="00152350">
        <w:t xml:space="preserve"> 2 cm, 2.3 cm, 2.7 cm, 3 cm, 3.7 cm</w:t>
      </w:r>
      <w:r w:rsidR="00221C9F">
        <w:t xml:space="preserve"> the middle gear which plants at 2.3 cm depth was used for planting the seedlings considering the soil type and the level of pudding the soil.</w:t>
      </w:r>
      <w:r w:rsidR="002F5A80">
        <w:t xml:space="preserve"> </w:t>
      </w:r>
      <w:r>
        <w:t>The seedlings grown in the trays were introduced to the feeding platform of the transplanter</w:t>
      </w:r>
      <w:r w:rsidR="002F5A80">
        <w:t xml:space="preserve">. </w:t>
      </w:r>
    </w:p>
    <w:p w14:paraId="3775D11F" w14:textId="6C838EAA" w:rsidR="004E395E" w:rsidRPr="00D20583" w:rsidRDefault="004E395E" w:rsidP="00D20583">
      <w:pPr>
        <w:pStyle w:val="Heading3"/>
        <w:spacing w:line="480" w:lineRule="auto"/>
        <w:rPr>
          <w:rFonts w:ascii="Times New Roman" w:hAnsi="Times New Roman" w:cs="Times New Roman"/>
          <w:b/>
          <w:color w:val="auto"/>
        </w:rPr>
      </w:pPr>
      <w:r w:rsidRPr="00D20583">
        <w:rPr>
          <w:rFonts w:ascii="Times New Roman" w:hAnsi="Times New Roman" w:cs="Times New Roman"/>
          <w:b/>
          <w:color w:val="auto"/>
        </w:rPr>
        <w:t xml:space="preserve">3.3.4 Management Practices </w:t>
      </w:r>
    </w:p>
    <w:p w14:paraId="07E42AF6" w14:textId="0E050B18" w:rsidR="00DB0F62" w:rsidRPr="00D20583" w:rsidRDefault="004E395E" w:rsidP="00D20583">
      <w:pPr>
        <w:pStyle w:val="Heading4"/>
        <w:spacing w:line="480" w:lineRule="auto"/>
        <w:rPr>
          <w:rFonts w:ascii="Times New Roman" w:hAnsi="Times New Roman" w:cs="Times New Roman"/>
          <w:b/>
          <w:i w:val="0"/>
          <w:color w:val="auto"/>
          <w:sz w:val="24"/>
          <w:szCs w:val="24"/>
        </w:rPr>
      </w:pPr>
      <w:r w:rsidRPr="00D20583">
        <w:rPr>
          <w:rFonts w:ascii="Times New Roman" w:hAnsi="Times New Roman" w:cs="Times New Roman"/>
          <w:b/>
          <w:i w:val="0"/>
          <w:color w:val="auto"/>
          <w:sz w:val="24"/>
          <w:szCs w:val="24"/>
        </w:rPr>
        <w:t>3.3.4.1 Fertilizer Application</w:t>
      </w:r>
    </w:p>
    <w:p w14:paraId="72874A98" w14:textId="043EAF0F" w:rsidR="00674B64" w:rsidRPr="00D20583" w:rsidRDefault="00D20583" w:rsidP="00D20583">
      <w:pPr>
        <w:spacing w:line="480" w:lineRule="auto"/>
        <w:rPr>
          <w:rFonts w:ascii="Times New Roman" w:hAnsi="Times New Roman" w:cs="Times New Roman"/>
          <w:sz w:val="24"/>
          <w:szCs w:val="24"/>
        </w:rPr>
      </w:pPr>
      <w:r w:rsidRPr="00D20583">
        <w:rPr>
          <w:rFonts w:ascii="Times New Roman" w:hAnsi="Times New Roman" w:cs="Times New Roman"/>
          <w:sz w:val="24"/>
          <w:szCs w:val="24"/>
        </w:rPr>
        <w:t>The Fertilizer was applied according to the recommendation given by the Department of Agriculture (DOA) according to the three- and half-month</w:t>
      </w:r>
      <w:r>
        <w:rPr>
          <w:rFonts w:ascii="Times New Roman" w:hAnsi="Times New Roman" w:cs="Times New Roman"/>
          <w:sz w:val="24"/>
          <w:szCs w:val="24"/>
        </w:rPr>
        <w:t xml:space="preserve"> </w:t>
      </w:r>
      <w:r w:rsidRPr="00D20583">
        <w:rPr>
          <w:rFonts w:ascii="Times New Roman" w:hAnsi="Times New Roman" w:cs="Times New Roman"/>
          <w:sz w:val="24"/>
          <w:szCs w:val="24"/>
        </w:rPr>
        <w:t>age varieties and the method of establishment.</w:t>
      </w:r>
    </w:p>
    <w:tbl>
      <w:tblPr>
        <w:tblpPr w:leftFromText="180" w:rightFromText="180" w:vertAnchor="text" w:horzAnchor="margin" w:tblpY="13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64"/>
      </w:tblGrid>
      <w:tr w:rsidR="00D20583" w14:paraId="78B07B42" w14:textId="77777777" w:rsidTr="00D20583">
        <w:tblPrEx>
          <w:tblCellMar>
            <w:top w:w="0" w:type="dxa"/>
            <w:bottom w:w="0" w:type="dxa"/>
          </w:tblCellMar>
        </w:tblPrEx>
        <w:trPr>
          <w:trHeight w:val="312"/>
        </w:trPr>
        <w:tc>
          <w:tcPr>
            <w:tcW w:w="8664" w:type="dxa"/>
            <w:tcBorders>
              <w:left w:val="nil"/>
              <w:right w:val="nil"/>
            </w:tcBorders>
          </w:tcPr>
          <w:p w14:paraId="0639F674" w14:textId="73CE8ED7" w:rsidR="00D20583" w:rsidRDefault="007536A0" w:rsidP="00D20583">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g">
                  <w:drawing>
                    <wp:anchor distT="0" distB="0" distL="114300" distR="114300" simplePos="0" relativeHeight="251791360" behindDoc="1" locked="0" layoutInCell="1" allowOverlap="1" wp14:anchorId="1452A748" wp14:editId="052D780F">
                      <wp:simplePos x="0" y="0"/>
                      <wp:positionH relativeFrom="margin">
                        <wp:posOffset>-66790</wp:posOffset>
                      </wp:positionH>
                      <wp:positionV relativeFrom="paragraph">
                        <wp:posOffset>98310</wp:posOffset>
                      </wp:positionV>
                      <wp:extent cx="5497398" cy="1877290"/>
                      <wp:effectExtent l="0" t="0" r="8255" b="8890"/>
                      <wp:wrapNone/>
                      <wp:docPr id="126" name="Group 126"/>
                      <wp:cNvGraphicFramePr/>
                      <a:graphic xmlns:a="http://schemas.openxmlformats.org/drawingml/2006/main">
                        <a:graphicData uri="http://schemas.microsoft.com/office/word/2010/wordprocessingGroup">
                          <wpg:wgp>
                            <wpg:cNvGrpSpPr/>
                            <wpg:grpSpPr>
                              <a:xfrm>
                                <a:off x="0" y="0"/>
                                <a:ext cx="5497398" cy="1877290"/>
                                <a:chOff x="0" y="0"/>
                                <a:chExt cx="5690870" cy="2279072"/>
                              </a:xfrm>
                            </wpg:grpSpPr>
                            <wps:wsp>
                              <wps:cNvPr id="127" name="Text Box 127"/>
                              <wps:cNvSpPr txBox="1"/>
                              <wps:spPr>
                                <a:xfrm>
                                  <a:off x="0" y="0"/>
                                  <a:ext cx="1927860" cy="350520"/>
                                </a:xfrm>
                                <a:prstGeom prst="rect">
                                  <a:avLst/>
                                </a:prstGeom>
                                <a:solidFill>
                                  <a:schemeClr val="lt1"/>
                                </a:solidFill>
                                <a:ln w="6350">
                                  <a:noFill/>
                                </a:ln>
                              </wps:spPr>
                              <wps:txbx>
                                <w:txbxContent>
                                  <w:p w14:paraId="5D7C277C" w14:textId="77777777" w:rsidR="00097513" w:rsidRPr="00097513" w:rsidRDefault="00097513" w:rsidP="00097513">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Text Box 128"/>
                              <wps:cNvSpPr txBox="1"/>
                              <wps:spPr>
                                <a:xfrm>
                                  <a:off x="1917700" y="6350"/>
                                  <a:ext cx="1211580" cy="342900"/>
                                </a:xfrm>
                                <a:prstGeom prst="rect">
                                  <a:avLst/>
                                </a:prstGeom>
                                <a:solidFill>
                                  <a:schemeClr val="lt1"/>
                                </a:solidFill>
                                <a:ln w="6350">
                                  <a:noFill/>
                                </a:ln>
                              </wps:spPr>
                              <wps:txbx>
                                <w:txbxContent>
                                  <w:p w14:paraId="7F039F34" w14:textId="77777777" w:rsidR="00097513" w:rsidRPr="00097513" w:rsidRDefault="00097513" w:rsidP="00097513">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3136900" y="6350"/>
                                  <a:ext cx="1211580" cy="342900"/>
                                </a:xfrm>
                                <a:prstGeom prst="rect">
                                  <a:avLst/>
                                </a:prstGeom>
                                <a:solidFill>
                                  <a:schemeClr val="lt1"/>
                                </a:solidFill>
                                <a:ln w="6350">
                                  <a:noFill/>
                                </a:ln>
                              </wps:spPr>
                              <wps:txbx>
                                <w:txbxContent>
                                  <w:p w14:paraId="48FF81F4" w14:textId="77777777" w:rsidR="00097513" w:rsidRPr="00097513" w:rsidRDefault="00097513" w:rsidP="00097513">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D29556B" w14:textId="77777777" w:rsidR="00097513" w:rsidRPr="00097513" w:rsidRDefault="00097513" w:rsidP="00097513">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0" name="Text Box 130"/>
                              <wps:cNvSpPr txBox="1"/>
                              <wps:spPr>
                                <a:xfrm>
                                  <a:off x="4349750" y="0"/>
                                  <a:ext cx="1341120" cy="358140"/>
                                </a:xfrm>
                                <a:prstGeom prst="rect">
                                  <a:avLst/>
                                </a:prstGeom>
                                <a:solidFill>
                                  <a:schemeClr val="lt1"/>
                                </a:solidFill>
                                <a:ln w="6350">
                                  <a:noFill/>
                                </a:ln>
                              </wps:spPr>
                              <wps:txbx>
                                <w:txbxContent>
                                  <w:p w14:paraId="05BEB34E" w14:textId="77777777" w:rsidR="00097513" w:rsidRPr="00097513" w:rsidRDefault="00097513" w:rsidP="00097513">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7FF16B1C" w14:textId="77777777" w:rsidR="00097513" w:rsidRPr="00097513" w:rsidRDefault="00097513" w:rsidP="00097513">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Text Box 131"/>
                              <wps:cNvSpPr txBox="1"/>
                              <wps:spPr>
                                <a:xfrm>
                                  <a:off x="0" y="425449"/>
                                  <a:ext cx="1920240" cy="1853623"/>
                                </a:xfrm>
                                <a:prstGeom prst="rect">
                                  <a:avLst/>
                                </a:prstGeom>
                                <a:solidFill>
                                  <a:schemeClr val="lt1"/>
                                </a:solidFill>
                                <a:ln w="6350">
                                  <a:noFill/>
                                </a:ln>
                              </wps:spPr>
                              <wps:txbx>
                                <w:txbxContent>
                                  <w:p w14:paraId="6BA6FEB7" w14:textId="77777777" w:rsidR="00097513" w:rsidRPr="00097513" w:rsidRDefault="00097513"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086A1E7" w14:textId="403D2232" w:rsidR="00097513" w:rsidRPr="00097513" w:rsidRDefault="00097513"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w:t>
                                    </w:r>
                                    <w:r w:rsidR="007F4E85">
                                      <w:rPr>
                                        <w:rFonts w:ascii="Times New Roman" w:hAnsi="Times New Roman" w:cs="Times New Roman"/>
                                        <w:sz w:val="24"/>
                                        <w:szCs w:val="24"/>
                                      </w:rPr>
                                      <w:t>2</w:t>
                                    </w:r>
                                    <w:r w:rsidRPr="00097513">
                                      <w:rPr>
                                        <w:rFonts w:ascii="Times New Roman" w:hAnsi="Times New Roman" w:cs="Times New Roman"/>
                                        <w:sz w:val="24"/>
                                        <w:szCs w:val="24"/>
                                      </w:rPr>
                                      <w:t xml:space="preserve"> WAS)</w:t>
                                    </w:r>
                                  </w:p>
                                  <w:p w14:paraId="0DD8427C" w14:textId="77777777" w:rsidR="00097513" w:rsidRPr="00097513" w:rsidRDefault="00097513" w:rsidP="00097513">
                                    <w:pPr>
                                      <w:rPr>
                                        <w:rFonts w:ascii="Times New Roman" w:hAnsi="Times New Roman" w:cs="Times New Roman"/>
                                        <w:sz w:val="24"/>
                                        <w:szCs w:val="24"/>
                                      </w:rPr>
                                    </w:pPr>
                                  </w:p>
                                  <w:p w14:paraId="3C7B3A5B" w14:textId="77777777" w:rsidR="00097513" w:rsidRPr="00097513" w:rsidRDefault="00097513" w:rsidP="00097513">
                                    <w:pPr>
                                      <w:rPr>
                                        <w:rFonts w:ascii="Times New Roman" w:hAnsi="Times New Roman" w:cs="Times New Roman"/>
                                        <w:sz w:val="24"/>
                                        <w:szCs w:val="24"/>
                                      </w:rPr>
                                    </w:pPr>
                                  </w:p>
                                  <w:p w14:paraId="5E7A8E72" w14:textId="77777777" w:rsidR="00097513" w:rsidRPr="00097513" w:rsidRDefault="00097513" w:rsidP="00097513">
                                    <w:pPr>
                                      <w:rPr>
                                        <w:rFonts w:ascii="Times New Roman" w:hAnsi="Times New Roman" w:cs="Times New Roman"/>
                                        <w:sz w:val="24"/>
                                        <w:szCs w:val="24"/>
                                      </w:rPr>
                                    </w:pPr>
                                  </w:p>
                                  <w:p w14:paraId="1EB7A001" w14:textId="77777777" w:rsidR="00097513" w:rsidRPr="00097513" w:rsidRDefault="00097513" w:rsidP="00097513">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 name="Text Box 132"/>
                              <wps:cNvSpPr txBox="1"/>
                              <wps:spPr>
                                <a:xfrm>
                                  <a:off x="1887828" y="435666"/>
                                  <a:ext cx="1211580" cy="1710388"/>
                                </a:xfrm>
                                <a:prstGeom prst="rect">
                                  <a:avLst/>
                                </a:prstGeom>
                                <a:solidFill>
                                  <a:schemeClr val="lt1"/>
                                </a:solidFill>
                                <a:ln w="6350">
                                  <a:noFill/>
                                </a:ln>
                              </wps:spPr>
                              <wps:txbx>
                                <w:txbxContent>
                                  <w:p w14:paraId="0582121F"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9FDD4E0" w14:textId="77777777" w:rsidR="00097513" w:rsidRPr="00097513" w:rsidRDefault="00097513"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72B8D2BB" w14:textId="77777777" w:rsidR="00097513" w:rsidRPr="00097513" w:rsidRDefault="00097513" w:rsidP="00097513">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3" name="Text Box 133"/>
                              <wps:cNvSpPr txBox="1"/>
                              <wps:spPr>
                                <a:xfrm>
                                  <a:off x="3143250" y="425450"/>
                                  <a:ext cx="1211580" cy="1043940"/>
                                </a:xfrm>
                                <a:prstGeom prst="rect">
                                  <a:avLst/>
                                </a:prstGeom>
                                <a:solidFill>
                                  <a:schemeClr val="lt1"/>
                                </a:solidFill>
                                <a:ln w="6350">
                                  <a:noFill/>
                                </a:ln>
                              </wps:spPr>
                              <wps:txbx>
                                <w:txbxContent>
                                  <w:p w14:paraId="37795049" w14:textId="77777777" w:rsidR="00097513" w:rsidRPr="00097513" w:rsidRDefault="00097513"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4409E034" w14:textId="77777777" w:rsidR="00097513" w:rsidRPr="00097513" w:rsidRDefault="00097513" w:rsidP="00097513">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452A748" id="Group 126" o:spid="_x0000_s1074" style="position:absolute;margin-left:-5.25pt;margin-top:7.75pt;width:432.85pt;height:147.8pt;z-index:-251525120;mso-position-horizontal-relative:margin;mso-width-relative:margin;mso-height-relative:margin" coordsize="56908,227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">
                      <v:shape id="Text Box 127" o:spid="_x0000_s1075"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" fillcolor="white [3201]" stroked="f" strokeweight=".5pt">
                        <v:textbox>
                          <w:txbxContent>
                            <w:p w14:paraId="5D7C277C" w14:textId="77777777" w:rsidR="00097513" w:rsidRPr="00097513" w:rsidRDefault="00097513" w:rsidP="00097513">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128" o:spid="_x0000_s1076"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" fillcolor="white [3201]" stroked="f" strokeweight=".5pt">
                        <v:textbox>
                          <w:txbxContent>
                            <w:p w14:paraId="7F039F34" w14:textId="77777777" w:rsidR="00097513" w:rsidRPr="00097513" w:rsidRDefault="00097513" w:rsidP="00097513">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129" o:spid="_x0000_s1077"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" fillcolor="white [3201]" stroked="f" strokeweight=".5pt">
                        <v:textbox>
                          <w:txbxContent>
                            <w:p w14:paraId="48FF81F4" w14:textId="77777777" w:rsidR="00097513" w:rsidRPr="00097513" w:rsidRDefault="00097513" w:rsidP="00097513">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D29556B" w14:textId="77777777" w:rsidR="00097513" w:rsidRPr="00097513" w:rsidRDefault="00097513" w:rsidP="00097513">
                              <w:pPr>
                                <w:rPr>
                                  <w:rFonts w:ascii="Times New Roman" w:hAnsi="Times New Roman" w:cs="Times New Roman"/>
                                  <w:sz w:val="24"/>
                                  <w:szCs w:val="24"/>
                                </w:rPr>
                              </w:pPr>
                            </w:p>
                          </w:txbxContent>
                        </v:textbox>
                      </v:shape>
                      <v:shape id="Text Box 130" o:spid="_x0000_s1078"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" fillcolor="white [3201]" stroked="f" strokeweight=".5pt">
                        <v:textbox>
                          <w:txbxContent>
                            <w:p w14:paraId="05BEB34E" w14:textId="77777777" w:rsidR="00097513" w:rsidRPr="00097513" w:rsidRDefault="00097513" w:rsidP="00097513">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7FF16B1C" w14:textId="77777777" w:rsidR="00097513" w:rsidRPr="00097513" w:rsidRDefault="00097513" w:rsidP="00097513">
                              <w:pPr>
                                <w:rPr>
                                  <w:rFonts w:ascii="Times New Roman" w:hAnsi="Times New Roman" w:cs="Times New Roman"/>
                                  <w:sz w:val="24"/>
                                  <w:szCs w:val="24"/>
                                </w:rPr>
                              </w:pPr>
                            </w:p>
                          </w:txbxContent>
                        </v:textbox>
                      </v:shape>
                      <v:shape id="Text Box 131" o:spid="_x0000_s1079"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" fillcolor="white [3201]" stroked="f" strokeweight=".5pt">
                        <v:textbox>
                          <w:txbxContent>
                            <w:p w14:paraId="6BA6FEB7" w14:textId="77777777" w:rsidR="00097513" w:rsidRPr="00097513" w:rsidRDefault="00097513"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086A1E7" w14:textId="403D2232" w:rsidR="00097513" w:rsidRPr="00097513" w:rsidRDefault="00097513"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w:t>
                              </w:r>
                              <w:r w:rsidR="007F4E85">
                                <w:rPr>
                                  <w:rFonts w:ascii="Times New Roman" w:hAnsi="Times New Roman" w:cs="Times New Roman"/>
                                  <w:sz w:val="24"/>
                                  <w:szCs w:val="24"/>
                                </w:rPr>
                                <w:t>2</w:t>
                              </w:r>
                              <w:r w:rsidRPr="00097513">
                                <w:rPr>
                                  <w:rFonts w:ascii="Times New Roman" w:hAnsi="Times New Roman" w:cs="Times New Roman"/>
                                  <w:sz w:val="24"/>
                                  <w:szCs w:val="24"/>
                                </w:rPr>
                                <w:t xml:space="preserve"> WAS)</w:t>
                              </w:r>
                            </w:p>
                            <w:p w14:paraId="0DD8427C" w14:textId="77777777" w:rsidR="00097513" w:rsidRPr="00097513" w:rsidRDefault="00097513" w:rsidP="00097513">
                              <w:pPr>
                                <w:rPr>
                                  <w:rFonts w:ascii="Times New Roman" w:hAnsi="Times New Roman" w:cs="Times New Roman"/>
                                  <w:sz w:val="24"/>
                                  <w:szCs w:val="24"/>
                                </w:rPr>
                              </w:pPr>
                            </w:p>
                            <w:p w14:paraId="3C7B3A5B" w14:textId="77777777" w:rsidR="00097513" w:rsidRPr="00097513" w:rsidRDefault="00097513" w:rsidP="00097513">
                              <w:pPr>
                                <w:rPr>
                                  <w:rFonts w:ascii="Times New Roman" w:hAnsi="Times New Roman" w:cs="Times New Roman"/>
                                  <w:sz w:val="24"/>
                                  <w:szCs w:val="24"/>
                                </w:rPr>
                              </w:pPr>
                            </w:p>
                            <w:p w14:paraId="5E7A8E72" w14:textId="77777777" w:rsidR="00097513" w:rsidRPr="00097513" w:rsidRDefault="00097513" w:rsidP="00097513">
                              <w:pPr>
                                <w:rPr>
                                  <w:rFonts w:ascii="Times New Roman" w:hAnsi="Times New Roman" w:cs="Times New Roman"/>
                                  <w:sz w:val="24"/>
                                  <w:szCs w:val="24"/>
                                </w:rPr>
                              </w:pPr>
                            </w:p>
                            <w:p w14:paraId="1EB7A001" w14:textId="77777777" w:rsidR="00097513" w:rsidRPr="00097513" w:rsidRDefault="00097513" w:rsidP="00097513">
                              <w:pPr>
                                <w:rPr>
                                  <w:rFonts w:ascii="Times New Roman" w:hAnsi="Times New Roman" w:cs="Times New Roman"/>
                                  <w:sz w:val="24"/>
                                  <w:szCs w:val="24"/>
                                </w:rPr>
                              </w:pPr>
                            </w:p>
                          </w:txbxContent>
                        </v:textbox>
                      </v:shape>
                      <v:shape id="Text Box 132" o:spid="_x0000_s1080" type="#_x0000_t202" style="position:absolute;left:18878;top:4356;width:12116;height:171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" fillcolor="white [3201]" stroked="f" strokeweight=".5pt">
                        <v:textbox>
                          <w:txbxContent>
                            <w:p w14:paraId="0582121F"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9FDD4E0" w14:textId="77777777" w:rsidR="00097513" w:rsidRPr="00097513" w:rsidRDefault="00097513"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72B8D2BB" w14:textId="77777777" w:rsidR="00097513" w:rsidRPr="00097513" w:rsidRDefault="00097513" w:rsidP="00097513">
                              <w:pPr>
                                <w:jc w:val="center"/>
                                <w:rPr>
                                  <w:rFonts w:ascii="Times New Roman" w:hAnsi="Times New Roman" w:cs="Times New Roman"/>
                                  <w:sz w:val="24"/>
                                  <w:szCs w:val="24"/>
                                </w:rPr>
                              </w:pPr>
                            </w:p>
                          </w:txbxContent>
                        </v:textbox>
                      </v:shape>
                      <v:shape id="Text Box 133" o:spid="_x0000_s1081"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" fillcolor="white [3201]" stroked="f" strokeweight=".5pt">
                        <v:textbox>
                          <w:txbxContent>
                            <w:p w14:paraId="37795049" w14:textId="77777777" w:rsidR="00097513" w:rsidRPr="00097513" w:rsidRDefault="00097513"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4409E034" w14:textId="77777777" w:rsidR="00097513" w:rsidRPr="00097513" w:rsidRDefault="00097513" w:rsidP="00097513">
                              <w:pPr>
                                <w:jc w:val="center"/>
                                <w:rPr>
                                  <w:rFonts w:ascii="Times New Roman" w:hAnsi="Times New Roman" w:cs="Times New Roman"/>
                                  <w:sz w:val="24"/>
                                  <w:szCs w:val="24"/>
                                </w:rPr>
                              </w:pPr>
                            </w:p>
                          </w:txbxContent>
                        </v:textbox>
                      </v:shape>
                      <w10:wrap anchorx="margin"/>
                    </v:group>
                  </w:pict>
                </mc:Fallback>
              </mc:AlternateContent>
            </w:r>
            <w:r w:rsidR="00DD34F2">
              <w:rPr>
                <w:rFonts w:ascii="Times New Roman" w:hAnsi="Times New Roman" w:cs="Times New Roman"/>
                <w:b/>
                <w:noProof/>
                <w:sz w:val="24"/>
                <w:szCs w:val="24"/>
              </w:rPr>
              <mc:AlternateContent>
                <mc:Choice Requires="wps">
                  <w:drawing>
                    <wp:anchor distT="0" distB="0" distL="114300" distR="114300" simplePos="0" relativeHeight="251789312" behindDoc="0" locked="0" layoutInCell="1" allowOverlap="1" wp14:anchorId="5A9064AE" wp14:editId="57E6D74E">
                      <wp:simplePos x="0" y="0"/>
                      <wp:positionH relativeFrom="margin">
                        <wp:posOffset>-122209</wp:posOffset>
                      </wp:positionH>
                      <wp:positionV relativeFrom="paragraph">
                        <wp:posOffset>3340273</wp:posOffset>
                      </wp:positionV>
                      <wp:extent cx="76200" cy="318482"/>
                      <wp:effectExtent l="0" t="0" r="19050" b="24765"/>
                      <wp:wrapNone/>
                      <wp:docPr id="123" name="Straight Connector 123"/>
                      <wp:cNvGraphicFramePr/>
                      <a:graphic xmlns:a="http://schemas.openxmlformats.org/drawingml/2006/main">
                        <a:graphicData uri="http://schemas.microsoft.com/office/word/2010/wordprocessingShape">
                          <wps:wsp>
                            <wps:cNvCnPr/>
                            <wps:spPr>
                              <a:xfrm>
                                <a:off x="0" y="0"/>
                                <a:ext cx="76200" cy="318482"/>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E644FE" id="Straight Connector 123" o:spid="_x0000_s1026" style="position:absolute;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6pt,263pt" to="-3.6pt,28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" strokecolor="#4472c4 [3204]" strokeweight=".5pt">
                      <v:stroke joinstyle="miter"/>
                      <w10:wrap anchorx="margin"/>
                    </v:line>
                  </w:pict>
                </mc:Fallback>
              </mc:AlternateContent>
            </w:r>
          </w:p>
        </w:tc>
      </w:tr>
    </w:tbl>
    <w:p w14:paraId="5145124E" w14:textId="623867AA" w:rsidR="00D20583" w:rsidRDefault="00D20583" w:rsidP="00D20583">
      <w:pPr>
        <w:spacing w:line="480" w:lineRule="auto"/>
        <w:rPr>
          <w:rFonts w:ascii="Times New Roman" w:hAnsi="Times New Roman" w:cs="Times New Roman"/>
          <w:b/>
          <w:sz w:val="24"/>
          <w:szCs w:val="24"/>
        </w:rPr>
      </w:pPr>
      <w:r w:rsidRPr="00D20583">
        <w:rPr>
          <w:rFonts w:ascii="Times New Roman" w:hAnsi="Times New Roman" w:cs="Times New Roman"/>
          <w:b/>
          <w:sz w:val="24"/>
          <w:szCs w:val="24"/>
        </w:rPr>
        <w:t>Table 3.3</w:t>
      </w:r>
      <w:r>
        <w:rPr>
          <w:rFonts w:ascii="Times New Roman" w:hAnsi="Times New Roman" w:cs="Times New Roman"/>
          <w:b/>
          <w:sz w:val="24"/>
          <w:szCs w:val="24"/>
        </w:rPr>
        <w:t xml:space="preserve"> Fertilizer recommendation for the three- and half-month age Transplanted varieties - DOA </w:t>
      </w:r>
    </w:p>
    <w:p w14:paraId="1EB37F16" w14:textId="28712655" w:rsidR="00D20583" w:rsidRPr="00D20583" w:rsidRDefault="00D20583" w:rsidP="00D20583">
      <w:pPr>
        <w:spacing w:line="480" w:lineRule="auto"/>
        <w:rPr>
          <w:rFonts w:ascii="Times New Roman" w:hAnsi="Times New Roman" w:cs="Times New Roman"/>
          <w:b/>
          <w:sz w:val="24"/>
          <w:szCs w:val="24"/>
        </w:rPr>
      </w:pPr>
    </w:p>
    <w:p w14:paraId="6CBA7629" w14:textId="49D5E5B4" w:rsidR="00B25108" w:rsidRDefault="00B25108" w:rsidP="00D20583">
      <w:pPr>
        <w:spacing w:line="480" w:lineRule="auto"/>
        <w:rPr>
          <w:rFonts w:ascii="Times New Roman" w:hAnsi="Times New Roman" w:cs="Times New Roman"/>
          <w:sz w:val="24"/>
          <w:szCs w:val="24"/>
        </w:rPr>
      </w:pPr>
    </w:p>
    <w:p w14:paraId="726776D3" w14:textId="134E3999" w:rsidR="00B25108" w:rsidRDefault="00B25108" w:rsidP="00D20583">
      <w:pPr>
        <w:spacing w:line="480" w:lineRule="auto"/>
        <w:rPr>
          <w:rFonts w:ascii="Times New Roman" w:hAnsi="Times New Roman" w:cs="Times New Roman"/>
          <w:b/>
          <w:sz w:val="24"/>
          <w:szCs w:val="24"/>
        </w:rPr>
      </w:pPr>
    </w:p>
    <w:p w14:paraId="587AF9AD" w14:textId="4EB54425" w:rsidR="00B25108" w:rsidRDefault="00B25108" w:rsidP="00D20583">
      <w:pPr>
        <w:spacing w:line="480" w:lineRule="auto"/>
        <w:rPr>
          <w:rFonts w:ascii="Times New Roman" w:hAnsi="Times New Roman" w:cs="Times New Roman"/>
          <w:b/>
          <w:sz w:val="24"/>
          <w:szCs w:val="24"/>
        </w:rPr>
      </w:pPr>
    </w:p>
    <w:p w14:paraId="1055C694" w14:textId="1B042E7D" w:rsidR="00097513" w:rsidRDefault="00097513" w:rsidP="00D20583">
      <w:pPr>
        <w:spacing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793408" behindDoc="1" locked="0" layoutInCell="1" allowOverlap="1" wp14:anchorId="2822912A" wp14:editId="13A9235C">
                <wp:simplePos x="0" y="0"/>
                <wp:positionH relativeFrom="margin">
                  <wp:align>left</wp:align>
                </wp:positionH>
                <wp:positionV relativeFrom="paragraph">
                  <wp:posOffset>102639</wp:posOffset>
                </wp:positionV>
                <wp:extent cx="5454650" cy="1336964"/>
                <wp:effectExtent l="0" t="0" r="0" b="0"/>
                <wp:wrapNone/>
                <wp:docPr id="135" name="Group 135"/>
                <wp:cNvGraphicFramePr/>
                <a:graphic xmlns:a="http://schemas.openxmlformats.org/drawingml/2006/main">
                  <a:graphicData uri="http://schemas.microsoft.com/office/word/2010/wordprocessingGroup">
                    <wpg:wgp>
                      <wpg:cNvGrpSpPr/>
                      <wpg:grpSpPr>
                        <a:xfrm>
                          <a:off x="0" y="0"/>
                          <a:ext cx="5454650" cy="1336964"/>
                          <a:chOff x="0" y="425308"/>
                          <a:chExt cx="5647146" cy="1923038"/>
                        </a:xfrm>
                      </wpg:grpSpPr>
                      <wps:wsp>
                        <wps:cNvPr id="140" name="Text Box 140"/>
                        <wps:cNvSpPr txBox="1"/>
                        <wps:spPr>
                          <a:xfrm>
                            <a:off x="0" y="425449"/>
                            <a:ext cx="1920240" cy="1853623"/>
                          </a:xfrm>
                          <a:prstGeom prst="rect">
                            <a:avLst/>
                          </a:prstGeom>
                          <a:solidFill>
                            <a:schemeClr val="lt1"/>
                          </a:solidFill>
                          <a:ln w="6350">
                            <a:noFill/>
                          </a:ln>
                        </wps:spPr>
                        <wps:txbx>
                          <w:txbxContent>
                            <w:p w14:paraId="5A6DD601" w14:textId="655B9063" w:rsidR="00097513" w:rsidRPr="00097513" w:rsidRDefault="00097513"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w:t>
                              </w:r>
                              <w:r w:rsidR="007F4E85">
                                <w:rPr>
                                  <w:rFonts w:ascii="Times New Roman" w:hAnsi="Times New Roman" w:cs="Times New Roman"/>
                                  <w:sz w:val="24"/>
                                  <w:szCs w:val="24"/>
                                </w:rPr>
                                <w:t>4</w:t>
                              </w:r>
                              <w:r w:rsidRPr="00097513">
                                <w:rPr>
                                  <w:rFonts w:ascii="Times New Roman" w:hAnsi="Times New Roman" w:cs="Times New Roman"/>
                                  <w:sz w:val="24"/>
                                  <w:szCs w:val="24"/>
                                </w:rPr>
                                <w:t xml:space="preserve"> WAS)</w:t>
                              </w:r>
                            </w:p>
                            <w:p w14:paraId="42B7D0B6" w14:textId="33A6B71D" w:rsidR="00097513" w:rsidRPr="00097513" w:rsidRDefault="00097513"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w:t>
                              </w:r>
                              <w:r w:rsidR="007F4E85">
                                <w:rPr>
                                  <w:rFonts w:ascii="Times New Roman" w:hAnsi="Times New Roman" w:cs="Times New Roman"/>
                                  <w:sz w:val="24"/>
                                  <w:szCs w:val="24"/>
                                </w:rPr>
                                <w:t>6</w:t>
                              </w:r>
                              <w:r w:rsidRPr="00097513">
                                <w:rPr>
                                  <w:rFonts w:ascii="Times New Roman" w:hAnsi="Times New Roman" w:cs="Times New Roman"/>
                                  <w:sz w:val="24"/>
                                  <w:szCs w:val="24"/>
                                </w:rPr>
                                <w:t xml:space="preserve"> WAS)</w:t>
                              </w:r>
                            </w:p>
                            <w:p w14:paraId="20CEA29F" w14:textId="28C17951" w:rsidR="00097513" w:rsidRPr="00097513" w:rsidRDefault="00097513"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w:t>
                              </w:r>
                              <w:r w:rsidR="007F4E85">
                                <w:rPr>
                                  <w:rFonts w:ascii="Times New Roman" w:hAnsi="Times New Roman" w:cs="Times New Roman"/>
                                  <w:sz w:val="24"/>
                                  <w:szCs w:val="24"/>
                                </w:rPr>
                                <w:t>7</w:t>
                              </w:r>
                              <w:r w:rsidRPr="00097513">
                                <w:rPr>
                                  <w:rFonts w:ascii="Times New Roman" w:hAnsi="Times New Roman" w:cs="Times New Roman"/>
                                  <w:sz w:val="24"/>
                                  <w:szCs w:val="24"/>
                                </w:rPr>
                                <w:t xml:space="preserve"> WAS)</w:t>
                              </w:r>
                            </w:p>
                            <w:p w14:paraId="324172B2" w14:textId="77777777" w:rsidR="00097513" w:rsidRPr="00097513" w:rsidRDefault="00097513" w:rsidP="00097513">
                              <w:pPr>
                                <w:rPr>
                                  <w:rFonts w:ascii="Times New Roman" w:hAnsi="Times New Roman" w:cs="Times New Roman"/>
                                  <w:sz w:val="24"/>
                                  <w:szCs w:val="24"/>
                                </w:rPr>
                              </w:pPr>
                            </w:p>
                            <w:p w14:paraId="13D9F4B4" w14:textId="77777777" w:rsidR="00097513" w:rsidRPr="00097513" w:rsidRDefault="00097513" w:rsidP="00097513">
                              <w:pPr>
                                <w:rPr>
                                  <w:rFonts w:ascii="Times New Roman" w:hAnsi="Times New Roman" w:cs="Times New Roman"/>
                                  <w:sz w:val="24"/>
                                  <w:szCs w:val="24"/>
                                </w:rPr>
                              </w:pPr>
                            </w:p>
                            <w:p w14:paraId="2B8D4F4B" w14:textId="77777777" w:rsidR="00097513" w:rsidRPr="00097513" w:rsidRDefault="00097513" w:rsidP="00097513">
                              <w:pPr>
                                <w:rPr>
                                  <w:rFonts w:ascii="Times New Roman" w:hAnsi="Times New Roman" w:cs="Times New Roman"/>
                                  <w:sz w:val="24"/>
                                  <w:szCs w:val="24"/>
                                </w:rPr>
                              </w:pPr>
                            </w:p>
                            <w:p w14:paraId="6727C909" w14:textId="77777777" w:rsidR="00097513" w:rsidRPr="00097513" w:rsidRDefault="00097513" w:rsidP="00097513">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 Box 141"/>
                        <wps:cNvSpPr txBox="1"/>
                        <wps:spPr>
                          <a:xfrm>
                            <a:off x="1923755" y="425308"/>
                            <a:ext cx="1211580" cy="1923038"/>
                          </a:xfrm>
                          <a:prstGeom prst="rect">
                            <a:avLst/>
                          </a:prstGeom>
                          <a:solidFill>
                            <a:schemeClr val="lt1"/>
                          </a:solidFill>
                          <a:ln w="6350">
                            <a:noFill/>
                          </a:ln>
                        </wps:spPr>
                        <wps:txbx>
                          <w:txbxContent>
                            <w:p w14:paraId="59CAFB44" w14:textId="3BE8B538" w:rsidR="00097513" w:rsidRPr="00097513" w:rsidRDefault="00097513" w:rsidP="007536A0">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097513">
                                <w:rPr>
                                  <w:rFonts w:ascii="Times New Roman" w:hAnsi="Times New Roman" w:cs="Times New Roman"/>
                                  <w:sz w:val="24"/>
                                  <w:szCs w:val="24"/>
                                </w:rPr>
                                <w:t>75</w:t>
                              </w:r>
                            </w:p>
                            <w:p w14:paraId="5B163D5D" w14:textId="77777777" w:rsidR="00097513" w:rsidRPr="00097513" w:rsidRDefault="00097513"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7F3CF492" w14:textId="77777777" w:rsidR="00097513" w:rsidRPr="00097513" w:rsidRDefault="00097513"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607F726F" w14:textId="77777777" w:rsidR="00097513" w:rsidRPr="00097513" w:rsidRDefault="00097513" w:rsidP="00097513">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3143250" y="425450"/>
                            <a:ext cx="1211580" cy="1043940"/>
                          </a:xfrm>
                          <a:prstGeom prst="rect">
                            <a:avLst/>
                          </a:prstGeom>
                          <a:solidFill>
                            <a:schemeClr val="lt1"/>
                          </a:solidFill>
                          <a:ln w="6350">
                            <a:noFill/>
                          </a:ln>
                        </wps:spPr>
                        <wps:txbx>
                          <w:txbxContent>
                            <w:p w14:paraId="3F8B1DFF" w14:textId="77777777" w:rsidR="00097513" w:rsidRPr="00097513" w:rsidRDefault="00097513" w:rsidP="00097513">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4304488" y="425452"/>
                            <a:ext cx="1342658" cy="1375652"/>
                          </a:xfrm>
                          <a:prstGeom prst="rect">
                            <a:avLst/>
                          </a:prstGeom>
                          <a:noFill/>
                          <a:ln w="6350">
                            <a:noFill/>
                          </a:ln>
                        </wps:spPr>
                        <wps:txbx>
                          <w:txbxContent>
                            <w:p w14:paraId="2B243DE3" w14:textId="77777777" w:rsidR="00097513" w:rsidRPr="00097513" w:rsidRDefault="00097513" w:rsidP="007536A0">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28670489" w14:textId="77777777" w:rsidR="00097513" w:rsidRPr="00097513" w:rsidRDefault="00097513"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822912A" id="Group 135" o:spid="_x0000_s1082" style="position:absolute;margin-left:0;margin-top:8.1pt;width:429.5pt;height:105.25pt;z-index:-251523072;mso-position-horizontal:left;mso-position-horizontal-relative:margin;mso-width-relative:margin;mso-height-relative:margin" coordorigin=",4253" coordsize="56471,19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">
                <v:shape id="Text Box 140" o:spid="_x0000_s1083"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" fillcolor="white [3201]" stroked="f" strokeweight=".5pt">
                  <v:textbox>
                    <w:txbxContent>
                      <w:p w14:paraId="5A6DD601" w14:textId="655B9063" w:rsidR="00097513" w:rsidRPr="00097513" w:rsidRDefault="00097513"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w:t>
                        </w:r>
                        <w:r w:rsidR="007F4E85">
                          <w:rPr>
                            <w:rFonts w:ascii="Times New Roman" w:hAnsi="Times New Roman" w:cs="Times New Roman"/>
                            <w:sz w:val="24"/>
                            <w:szCs w:val="24"/>
                          </w:rPr>
                          <w:t>4</w:t>
                        </w:r>
                        <w:r w:rsidRPr="00097513">
                          <w:rPr>
                            <w:rFonts w:ascii="Times New Roman" w:hAnsi="Times New Roman" w:cs="Times New Roman"/>
                            <w:sz w:val="24"/>
                            <w:szCs w:val="24"/>
                          </w:rPr>
                          <w:t xml:space="preserve"> WAS)</w:t>
                        </w:r>
                      </w:p>
                      <w:p w14:paraId="42B7D0B6" w14:textId="33A6B71D" w:rsidR="00097513" w:rsidRPr="00097513" w:rsidRDefault="00097513"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w:t>
                        </w:r>
                        <w:r w:rsidR="007F4E85">
                          <w:rPr>
                            <w:rFonts w:ascii="Times New Roman" w:hAnsi="Times New Roman" w:cs="Times New Roman"/>
                            <w:sz w:val="24"/>
                            <w:szCs w:val="24"/>
                          </w:rPr>
                          <w:t>6</w:t>
                        </w:r>
                        <w:r w:rsidRPr="00097513">
                          <w:rPr>
                            <w:rFonts w:ascii="Times New Roman" w:hAnsi="Times New Roman" w:cs="Times New Roman"/>
                            <w:sz w:val="24"/>
                            <w:szCs w:val="24"/>
                          </w:rPr>
                          <w:t xml:space="preserve"> WAS)</w:t>
                        </w:r>
                      </w:p>
                      <w:p w14:paraId="20CEA29F" w14:textId="28C17951" w:rsidR="00097513" w:rsidRPr="00097513" w:rsidRDefault="00097513"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w:t>
                        </w:r>
                        <w:r w:rsidR="007F4E85">
                          <w:rPr>
                            <w:rFonts w:ascii="Times New Roman" w:hAnsi="Times New Roman" w:cs="Times New Roman"/>
                            <w:sz w:val="24"/>
                            <w:szCs w:val="24"/>
                          </w:rPr>
                          <w:t>7</w:t>
                        </w:r>
                        <w:r w:rsidRPr="00097513">
                          <w:rPr>
                            <w:rFonts w:ascii="Times New Roman" w:hAnsi="Times New Roman" w:cs="Times New Roman"/>
                            <w:sz w:val="24"/>
                            <w:szCs w:val="24"/>
                          </w:rPr>
                          <w:t xml:space="preserve"> WAS)</w:t>
                        </w:r>
                      </w:p>
                      <w:p w14:paraId="324172B2" w14:textId="77777777" w:rsidR="00097513" w:rsidRPr="00097513" w:rsidRDefault="00097513" w:rsidP="00097513">
                        <w:pPr>
                          <w:rPr>
                            <w:rFonts w:ascii="Times New Roman" w:hAnsi="Times New Roman" w:cs="Times New Roman"/>
                            <w:sz w:val="24"/>
                            <w:szCs w:val="24"/>
                          </w:rPr>
                        </w:pPr>
                      </w:p>
                      <w:p w14:paraId="13D9F4B4" w14:textId="77777777" w:rsidR="00097513" w:rsidRPr="00097513" w:rsidRDefault="00097513" w:rsidP="00097513">
                        <w:pPr>
                          <w:rPr>
                            <w:rFonts w:ascii="Times New Roman" w:hAnsi="Times New Roman" w:cs="Times New Roman"/>
                            <w:sz w:val="24"/>
                            <w:szCs w:val="24"/>
                          </w:rPr>
                        </w:pPr>
                      </w:p>
                      <w:p w14:paraId="2B8D4F4B" w14:textId="77777777" w:rsidR="00097513" w:rsidRPr="00097513" w:rsidRDefault="00097513" w:rsidP="00097513">
                        <w:pPr>
                          <w:rPr>
                            <w:rFonts w:ascii="Times New Roman" w:hAnsi="Times New Roman" w:cs="Times New Roman"/>
                            <w:sz w:val="24"/>
                            <w:szCs w:val="24"/>
                          </w:rPr>
                        </w:pPr>
                      </w:p>
                      <w:p w14:paraId="6727C909" w14:textId="77777777" w:rsidR="00097513" w:rsidRPr="00097513" w:rsidRDefault="00097513" w:rsidP="00097513">
                        <w:pPr>
                          <w:rPr>
                            <w:rFonts w:ascii="Times New Roman" w:hAnsi="Times New Roman" w:cs="Times New Roman"/>
                            <w:sz w:val="24"/>
                            <w:szCs w:val="24"/>
                          </w:rPr>
                        </w:pPr>
                      </w:p>
                    </w:txbxContent>
                  </v:textbox>
                </v:shape>
                <v:shape id="Text Box 141" o:spid="_x0000_s1084"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" fillcolor="white [3201]" stroked="f" strokeweight=".5pt">
                  <v:textbox>
                    <w:txbxContent>
                      <w:p w14:paraId="59CAFB44" w14:textId="3BE8B538" w:rsidR="00097513" w:rsidRPr="00097513" w:rsidRDefault="00097513" w:rsidP="007536A0">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097513">
                          <w:rPr>
                            <w:rFonts w:ascii="Times New Roman" w:hAnsi="Times New Roman" w:cs="Times New Roman"/>
                            <w:sz w:val="24"/>
                            <w:szCs w:val="24"/>
                          </w:rPr>
                          <w:t>75</w:t>
                        </w:r>
                      </w:p>
                      <w:p w14:paraId="5B163D5D" w14:textId="77777777" w:rsidR="00097513" w:rsidRPr="00097513" w:rsidRDefault="00097513"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7F3CF492" w14:textId="77777777" w:rsidR="00097513" w:rsidRPr="00097513" w:rsidRDefault="00097513"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607F726F" w14:textId="77777777" w:rsidR="00097513" w:rsidRPr="00097513" w:rsidRDefault="00097513" w:rsidP="00097513">
                        <w:pPr>
                          <w:jc w:val="center"/>
                          <w:rPr>
                            <w:rFonts w:ascii="Times New Roman" w:hAnsi="Times New Roman" w:cs="Times New Roman"/>
                            <w:sz w:val="24"/>
                            <w:szCs w:val="24"/>
                          </w:rPr>
                        </w:pPr>
                      </w:p>
                    </w:txbxContent>
                  </v:textbox>
                </v:shape>
                <v:shape id="Text Box 142" o:spid="_x0000_s1085"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" fillcolor="white [3201]" stroked="f" strokeweight=".5pt">
                  <v:textbox>
                    <w:txbxContent>
                      <w:p w14:paraId="3F8B1DFF" w14:textId="77777777" w:rsidR="00097513" w:rsidRPr="00097513" w:rsidRDefault="00097513" w:rsidP="00097513">
                        <w:pPr>
                          <w:jc w:val="center"/>
                          <w:rPr>
                            <w:rFonts w:ascii="Times New Roman" w:hAnsi="Times New Roman" w:cs="Times New Roman"/>
                            <w:sz w:val="24"/>
                            <w:szCs w:val="24"/>
                          </w:rPr>
                        </w:pPr>
                      </w:p>
                    </w:txbxContent>
                  </v:textbox>
                </v:shape>
                <v:shape id="Text Box 143" o:spid="_x0000_s1086"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2B243DE3" w14:textId="77777777" w:rsidR="00097513" w:rsidRPr="00097513" w:rsidRDefault="00097513" w:rsidP="007536A0">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28670489" w14:textId="77777777" w:rsidR="00097513" w:rsidRPr="00097513" w:rsidRDefault="00097513"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bl>
      <w:tblPr>
        <w:tblpPr w:leftFromText="180" w:rightFromText="180" w:vertAnchor="text" w:horzAnchor="margin" w:tblpY="619"/>
        <w:tblW w:w="87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16"/>
      </w:tblGrid>
      <w:tr w:rsidR="00246413" w14:paraId="25B41BEF" w14:textId="77777777" w:rsidTr="00246413">
        <w:tblPrEx>
          <w:tblCellMar>
            <w:top w:w="0" w:type="dxa"/>
            <w:bottom w:w="0" w:type="dxa"/>
          </w:tblCellMar>
        </w:tblPrEx>
        <w:trPr>
          <w:trHeight w:val="894"/>
        </w:trPr>
        <w:tc>
          <w:tcPr>
            <w:tcW w:w="8716" w:type="dxa"/>
            <w:tcBorders>
              <w:top w:val="nil"/>
              <w:left w:val="nil"/>
              <w:right w:val="nil"/>
            </w:tcBorders>
          </w:tcPr>
          <w:p w14:paraId="6FE45595" w14:textId="77777777" w:rsidR="00246413" w:rsidRDefault="00246413" w:rsidP="00246413">
            <w:pPr>
              <w:spacing w:line="480" w:lineRule="auto"/>
              <w:rPr>
                <w:rFonts w:ascii="Times New Roman" w:hAnsi="Times New Roman" w:cs="Times New Roman"/>
                <w:b/>
                <w:sz w:val="24"/>
                <w:szCs w:val="24"/>
              </w:rPr>
            </w:pPr>
          </w:p>
        </w:tc>
      </w:tr>
    </w:tbl>
    <w:p w14:paraId="260DCC1A" w14:textId="77777777" w:rsidR="007536A0" w:rsidRDefault="007536A0" w:rsidP="00097513">
      <w:pPr>
        <w:spacing w:line="480" w:lineRule="auto"/>
        <w:rPr>
          <w:rFonts w:ascii="Times New Roman" w:hAnsi="Times New Roman" w:cs="Times New Roman"/>
          <w:b/>
          <w:sz w:val="24"/>
          <w:szCs w:val="24"/>
        </w:rPr>
      </w:pPr>
    </w:p>
    <w:p w14:paraId="34122D6C" w14:textId="5D9B2F23" w:rsidR="007536A0" w:rsidRDefault="007536A0" w:rsidP="00097513">
      <w:pPr>
        <w:spacing w:line="480" w:lineRule="auto"/>
        <w:rPr>
          <w:rFonts w:ascii="Times New Roman" w:hAnsi="Times New Roman" w:cs="Times New Roman"/>
          <w:b/>
          <w:sz w:val="24"/>
          <w:szCs w:val="24"/>
        </w:rPr>
      </w:pPr>
    </w:p>
    <w:p w14:paraId="256C2B55" w14:textId="1C709CDE" w:rsidR="00246413" w:rsidRDefault="00246413" w:rsidP="00097513">
      <w:pPr>
        <w:spacing w:line="480" w:lineRule="auto"/>
        <w:rPr>
          <w:rFonts w:ascii="Times New Roman" w:hAnsi="Times New Roman" w:cs="Times New Roman"/>
          <w:sz w:val="24"/>
          <w:szCs w:val="24"/>
        </w:rPr>
      </w:pPr>
      <w:r w:rsidRPr="00246413">
        <w:rPr>
          <w:rFonts w:ascii="Times New Roman" w:hAnsi="Times New Roman" w:cs="Times New Roman"/>
          <w:sz w:val="24"/>
          <w:szCs w:val="24"/>
        </w:rPr>
        <w:t>TSP</w:t>
      </w:r>
      <w:r>
        <w:rPr>
          <w:rFonts w:ascii="Times New Roman" w:hAnsi="Times New Roman" w:cs="Times New Roman"/>
          <w:sz w:val="24"/>
          <w:szCs w:val="24"/>
        </w:rPr>
        <w:t xml:space="preserve"> – Triple Super Phosphate                                       MOP – Murate of Potash</w:t>
      </w:r>
    </w:p>
    <w:p w14:paraId="4EEB8B10" w14:textId="713E3C2F" w:rsidR="00246413" w:rsidRPr="00246413" w:rsidRDefault="00246413" w:rsidP="00097513">
      <w:pPr>
        <w:spacing w:line="480" w:lineRule="auto"/>
        <w:rPr>
          <w:rFonts w:ascii="Times New Roman" w:hAnsi="Times New Roman" w:cs="Times New Roman"/>
          <w:sz w:val="24"/>
          <w:szCs w:val="24"/>
        </w:rPr>
      </w:pPr>
      <w:r>
        <w:rPr>
          <w:rFonts w:ascii="Times New Roman" w:hAnsi="Times New Roman" w:cs="Times New Roman"/>
          <w:sz w:val="24"/>
          <w:szCs w:val="24"/>
        </w:rPr>
        <w:t>WAS – Weeks After Establishment</w:t>
      </w:r>
    </w:p>
    <w:p w14:paraId="5A9EFB5A" w14:textId="6EF12480" w:rsidR="00D20583" w:rsidRPr="00D20583" w:rsidRDefault="00B25108" w:rsidP="00097513">
      <w:pPr>
        <w:spacing w:line="480" w:lineRule="auto"/>
        <w:rPr>
          <w:rFonts w:ascii="Times New Roman" w:hAnsi="Times New Roman" w:cs="Times New Roman"/>
          <w:b/>
          <w:sz w:val="24"/>
          <w:szCs w:val="24"/>
        </w:rPr>
      </w:pPr>
      <w:r>
        <w:rPr>
          <w:rFonts w:ascii="Times New Roman" w:hAnsi="Times New Roman" w:cs="Times New Roman"/>
          <w:b/>
          <w:sz w:val="24"/>
          <w:szCs w:val="24"/>
        </w:rPr>
        <w:t>Ta</w:t>
      </w:r>
      <w:r w:rsidR="00D20583" w:rsidRPr="00D20583">
        <w:rPr>
          <w:rFonts w:ascii="Times New Roman" w:hAnsi="Times New Roman" w:cs="Times New Roman"/>
          <w:b/>
          <w:sz w:val="24"/>
          <w:szCs w:val="24"/>
        </w:rPr>
        <w:t>ble 3.</w:t>
      </w:r>
      <w:r w:rsidR="00D20583">
        <w:rPr>
          <w:rFonts w:ascii="Times New Roman" w:hAnsi="Times New Roman" w:cs="Times New Roman"/>
          <w:b/>
          <w:sz w:val="24"/>
          <w:szCs w:val="24"/>
        </w:rPr>
        <w:t>4</w:t>
      </w:r>
      <w:r w:rsidR="00D20583">
        <w:rPr>
          <w:rFonts w:ascii="Times New Roman" w:hAnsi="Times New Roman" w:cs="Times New Roman"/>
          <w:b/>
          <w:sz w:val="24"/>
          <w:szCs w:val="24"/>
        </w:rPr>
        <w:t xml:space="preserve"> Fertilizer recommendation for the three- and half-month age </w:t>
      </w:r>
      <w:r w:rsidR="00D20583">
        <w:rPr>
          <w:rFonts w:ascii="Times New Roman" w:hAnsi="Times New Roman" w:cs="Times New Roman"/>
          <w:b/>
          <w:sz w:val="24"/>
          <w:szCs w:val="24"/>
        </w:rPr>
        <w:t xml:space="preserve">Direct Seeded </w:t>
      </w:r>
      <w:r w:rsidR="00D20583">
        <w:rPr>
          <w:rFonts w:ascii="Times New Roman" w:hAnsi="Times New Roman" w:cs="Times New Roman"/>
          <w:b/>
          <w:sz w:val="24"/>
          <w:szCs w:val="24"/>
        </w:rPr>
        <w:t xml:space="preserve">varieties - DOA </w:t>
      </w:r>
    </w:p>
    <w:tbl>
      <w:tblPr>
        <w:tblpPr w:leftFromText="180" w:rightFromText="180" w:vertAnchor="text" w:horzAnchor="margin" w:tblpY="-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73"/>
      </w:tblGrid>
      <w:tr w:rsidR="00097513" w14:paraId="64FDBB38" w14:textId="77777777" w:rsidTr="00097513">
        <w:tblPrEx>
          <w:tblCellMar>
            <w:top w:w="0" w:type="dxa"/>
            <w:bottom w:w="0" w:type="dxa"/>
          </w:tblCellMar>
        </w:tblPrEx>
        <w:trPr>
          <w:trHeight w:val="447"/>
        </w:trPr>
        <w:tc>
          <w:tcPr>
            <w:tcW w:w="8673" w:type="dxa"/>
            <w:tcBorders>
              <w:left w:val="nil"/>
              <w:right w:val="nil"/>
            </w:tcBorders>
          </w:tcPr>
          <w:p w14:paraId="4CFEC5F9" w14:textId="765B9701" w:rsidR="00097513" w:rsidRDefault="00097513" w:rsidP="00097513">
            <w:pPr>
              <w:spacing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51071" behindDoc="1" locked="0" layoutInCell="1" allowOverlap="1" wp14:anchorId="67BB0B28" wp14:editId="0CD9B94A">
                      <wp:simplePos x="0" y="0"/>
                      <wp:positionH relativeFrom="margin">
                        <wp:posOffset>9410</wp:posOffset>
                      </wp:positionH>
                      <wp:positionV relativeFrom="paragraph">
                        <wp:posOffset>69792</wp:posOffset>
                      </wp:positionV>
                      <wp:extent cx="5497398" cy="3061855"/>
                      <wp:effectExtent l="0" t="0" r="8255" b="5715"/>
                      <wp:wrapNone/>
                      <wp:docPr id="93" name="Group 93"/>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94" name="Text Box 94"/>
                              <wps:cNvSpPr txBox="1"/>
                              <wps:spPr>
                                <a:xfrm>
                                  <a:off x="0" y="0"/>
                                  <a:ext cx="1927860" cy="350520"/>
                                </a:xfrm>
                                <a:prstGeom prst="rect">
                                  <a:avLst/>
                                </a:prstGeom>
                                <a:solidFill>
                                  <a:schemeClr val="lt1"/>
                                </a:solidFill>
                                <a:ln w="6350">
                                  <a:noFill/>
                                </a:ln>
                              </wps:spPr>
                              <wps:txbx>
                                <w:txbxContent>
                                  <w:p w14:paraId="2B82095A" w14:textId="77777777" w:rsidR="00DD34F2" w:rsidRPr="00097513" w:rsidRDefault="00DD34F2" w:rsidP="00DD34F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Text Box 95"/>
                              <wps:cNvSpPr txBox="1"/>
                              <wps:spPr>
                                <a:xfrm>
                                  <a:off x="1917700" y="6350"/>
                                  <a:ext cx="1211580" cy="342900"/>
                                </a:xfrm>
                                <a:prstGeom prst="rect">
                                  <a:avLst/>
                                </a:prstGeom>
                                <a:solidFill>
                                  <a:schemeClr val="lt1"/>
                                </a:solidFill>
                                <a:ln w="6350">
                                  <a:noFill/>
                                </a:ln>
                              </wps:spPr>
                              <wps:txbx>
                                <w:txbxContent>
                                  <w:p w14:paraId="3885FE5F" w14:textId="77777777" w:rsidR="00DD34F2" w:rsidRPr="00097513" w:rsidRDefault="00DD34F2" w:rsidP="00DD34F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3136900" y="6350"/>
                                  <a:ext cx="1211580" cy="342900"/>
                                </a:xfrm>
                                <a:prstGeom prst="rect">
                                  <a:avLst/>
                                </a:prstGeom>
                                <a:solidFill>
                                  <a:schemeClr val="lt1"/>
                                </a:solidFill>
                                <a:ln w="6350">
                                  <a:noFill/>
                                </a:ln>
                              </wps:spPr>
                              <wps:txbx>
                                <w:txbxContent>
                                  <w:p w14:paraId="47B0A8B9"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5F4597AC"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Text Box 97"/>
                              <wps:cNvSpPr txBox="1"/>
                              <wps:spPr>
                                <a:xfrm>
                                  <a:off x="4349750" y="0"/>
                                  <a:ext cx="1341120" cy="358140"/>
                                </a:xfrm>
                                <a:prstGeom prst="rect">
                                  <a:avLst/>
                                </a:prstGeom>
                                <a:solidFill>
                                  <a:schemeClr val="lt1"/>
                                </a:solidFill>
                                <a:ln w="6350">
                                  <a:noFill/>
                                </a:ln>
                              </wps:spPr>
                              <wps:txbx>
                                <w:txbxContent>
                                  <w:p w14:paraId="0E868838"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A2489B5"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0" y="425449"/>
                                  <a:ext cx="1920240" cy="1853623"/>
                                </a:xfrm>
                                <a:prstGeom prst="rect">
                                  <a:avLst/>
                                </a:prstGeom>
                                <a:solidFill>
                                  <a:schemeClr val="lt1"/>
                                </a:solidFill>
                                <a:ln w="6350">
                                  <a:noFill/>
                                </a:ln>
                              </wps:spPr>
                              <wps:txbx>
                                <w:txbxContent>
                                  <w:p w14:paraId="62D78C53" w14:textId="7777777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22F2579" w14:textId="48B1A5BD"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w:t>
                                    </w:r>
                                    <w:r w:rsidRPr="00097513">
                                      <w:rPr>
                                        <w:rFonts w:ascii="Times New Roman" w:hAnsi="Times New Roman" w:cs="Times New Roman"/>
                                        <w:sz w:val="24"/>
                                        <w:szCs w:val="24"/>
                                      </w:rPr>
                                      <w:t>3</w:t>
                                    </w:r>
                                    <w:r w:rsidRPr="00097513">
                                      <w:rPr>
                                        <w:rFonts w:ascii="Times New Roman" w:hAnsi="Times New Roman" w:cs="Times New Roman"/>
                                        <w:sz w:val="24"/>
                                        <w:szCs w:val="24"/>
                                      </w:rPr>
                                      <w:t xml:space="preserve"> WAS)</w:t>
                                    </w:r>
                                  </w:p>
                                  <w:p w14:paraId="65BD33D9" w14:textId="6B7842B4"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w:t>
                                    </w:r>
                                    <w:r w:rsidRPr="00097513">
                                      <w:rPr>
                                        <w:rFonts w:ascii="Times New Roman" w:hAnsi="Times New Roman" w:cs="Times New Roman"/>
                                        <w:sz w:val="24"/>
                                        <w:szCs w:val="24"/>
                                      </w:rPr>
                                      <w:t>5</w:t>
                                    </w:r>
                                    <w:r w:rsidRPr="00097513">
                                      <w:rPr>
                                        <w:rFonts w:ascii="Times New Roman" w:hAnsi="Times New Roman" w:cs="Times New Roman"/>
                                        <w:sz w:val="24"/>
                                        <w:szCs w:val="24"/>
                                      </w:rPr>
                                      <w:t xml:space="preserve"> WAS)</w:t>
                                    </w:r>
                                  </w:p>
                                  <w:p w14:paraId="62F51C5F" w14:textId="4D917950"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w:t>
                                    </w:r>
                                    <w:r w:rsidRPr="00097513">
                                      <w:rPr>
                                        <w:rFonts w:ascii="Times New Roman" w:hAnsi="Times New Roman" w:cs="Times New Roman"/>
                                        <w:sz w:val="24"/>
                                        <w:szCs w:val="24"/>
                                      </w:rPr>
                                      <w:t>7</w:t>
                                    </w:r>
                                    <w:r w:rsidRPr="00097513">
                                      <w:rPr>
                                        <w:rFonts w:ascii="Times New Roman" w:hAnsi="Times New Roman" w:cs="Times New Roman"/>
                                        <w:sz w:val="24"/>
                                        <w:szCs w:val="24"/>
                                      </w:rPr>
                                      <w:t xml:space="preserve"> WAS)</w:t>
                                    </w:r>
                                  </w:p>
                                  <w:p w14:paraId="4830EFCE" w14:textId="38D39F9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w:t>
                                    </w:r>
                                    <w:r w:rsidRPr="00097513">
                                      <w:rPr>
                                        <w:rFonts w:ascii="Times New Roman" w:hAnsi="Times New Roman" w:cs="Times New Roman"/>
                                        <w:sz w:val="24"/>
                                        <w:szCs w:val="24"/>
                                      </w:rPr>
                                      <w:t>8</w:t>
                                    </w:r>
                                    <w:r w:rsidRPr="00097513">
                                      <w:rPr>
                                        <w:rFonts w:ascii="Times New Roman" w:hAnsi="Times New Roman" w:cs="Times New Roman"/>
                                        <w:sz w:val="24"/>
                                        <w:szCs w:val="24"/>
                                      </w:rPr>
                                      <w:t xml:space="preserve"> WAS)</w:t>
                                    </w:r>
                                  </w:p>
                                  <w:p w14:paraId="7C50D69B" w14:textId="77777777" w:rsidR="00DD34F2" w:rsidRPr="00097513" w:rsidRDefault="00DD34F2" w:rsidP="00DD34F2">
                                    <w:pPr>
                                      <w:rPr>
                                        <w:rFonts w:ascii="Times New Roman" w:hAnsi="Times New Roman" w:cs="Times New Roman"/>
                                        <w:sz w:val="24"/>
                                        <w:szCs w:val="24"/>
                                      </w:rPr>
                                    </w:pPr>
                                  </w:p>
                                  <w:p w14:paraId="267B0213" w14:textId="77777777" w:rsidR="00DD34F2" w:rsidRPr="00097513" w:rsidRDefault="00DD34F2" w:rsidP="00DD34F2">
                                    <w:pPr>
                                      <w:rPr>
                                        <w:rFonts w:ascii="Times New Roman" w:hAnsi="Times New Roman" w:cs="Times New Roman"/>
                                        <w:sz w:val="24"/>
                                        <w:szCs w:val="24"/>
                                      </w:rPr>
                                    </w:pPr>
                                  </w:p>
                                  <w:p w14:paraId="580B4F25" w14:textId="77777777" w:rsidR="00DD34F2" w:rsidRPr="00097513" w:rsidRDefault="00DD34F2" w:rsidP="00DD34F2">
                                    <w:pPr>
                                      <w:rPr>
                                        <w:rFonts w:ascii="Times New Roman" w:hAnsi="Times New Roman" w:cs="Times New Roman"/>
                                        <w:sz w:val="24"/>
                                        <w:szCs w:val="24"/>
                                      </w:rPr>
                                    </w:pPr>
                                  </w:p>
                                  <w:p w14:paraId="44E819C7"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23755" y="425308"/>
                                  <a:ext cx="1211580" cy="1923038"/>
                                </a:xfrm>
                                <a:prstGeom prst="rect">
                                  <a:avLst/>
                                </a:prstGeom>
                                <a:solidFill>
                                  <a:schemeClr val="lt1"/>
                                </a:solidFill>
                                <a:ln w="6350">
                                  <a:noFill/>
                                </a:ln>
                              </wps:spPr>
                              <wps:txbx>
                                <w:txbxContent>
                                  <w:p w14:paraId="6FFCBB3E"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6FC3910" w14:textId="56EA2791"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525ECDC" w14:textId="767EE795"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482007F"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A59E160"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D872421" w14:textId="77777777" w:rsidR="00DD34F2" w:rsidRPr="00097513" w:rsidRDefault="00DD34F2" w:rsidP="00DD34F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3143250" y="425450"/>
                                  <a:ext cx="1211580" cy="1043940"/>
                                </a:xfrm>
                                <a:prstGeom prst="rect">
                                  <a:avLst/>
                                </a:prstGeom>
                                <a:solidFill>
                                  <a:schemeClr val="lt1"/>
                                </a:solidFill>
                                <a:ln w="6350">
                                  <a:noFill/>
                                </a:ln>
                              </wps:spPr>
                              <wps:txbx>
                                <w:txbxContent>
                                  <w:p w14:paraId="153EEA5E"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9B1E5C7" w14:textId="77777777" w:rsidR="00DD34F2" w:rsidRPr="00097513" w:rsidRDefault="00DD34F2" w:rsidP="00DD34F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304488" y="425452"/>
                                  <a:ext cx="1342658" cy="1375652"/>
                                </a:xfrm>
                                <a:prstGeom prst="rect">
                                  <a:avLst/>
                                </a:prstGeom>
                                <a:noFill/>
                                <a:ln w="6350">
                                  <a:noFill/>
                                </a:ln>
                              </wps:spPr>
                              <wps:txbx>
                                <w:txbxContent>
                                  <w:p w14:paraId="256643E4" w14:textId="77777777" w:rsidR="00097513" w:rsidRDefault="00097513" w:rsidP="00097513">
                                    <w:pPr>
                                      <w:spacing w:line="480" w:lineRule="auto"/>
                                      <w:rPr>
                                        <w:rFonts w:ascii="Times New Roman" w:hAnsi="Times New Roman" w:cs="Times New Roman"/>
                                        <w:sz w:val="24"/>
                                        <w:szCs w:val="24"/>
                                      </w:rPr>
                                    </w:pPr>
                                  </w:p>
                                  <w:p w14:paraId="4D1C1D3F" w14:textId="77777777" w:rsidR="00097513" w:rsidRDefault="00097513" w:rsidP="00097513">
                                    <w:pPr>
                                      <w:spacing w:line="480" w:lineRule="auto"/>
                                      <w:rPr>
                                        <w:rFonts w:ascii="Times New Roman" w:hAnsi="Times New Roman" w:cs="Times New Roman"/>
                                        <w:sz w:val="24"/>
                                        <w:szCs w:val="24"/>
                                      </w:rPr>
                                    </w:pPr>
                                  </w:p>
                                  <w:p w14:paraId="00AE881B" w14:textId="5F474B2E"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D5BB208" w14:textId="5E3336AD"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BB0B28" id="Group 93" o:spid="_x0000_s1087" style="position:absolute;margin-left:.75pt;margin-top:5.5pt;width:432.85pt;height:241.1pt;z-index:-251665409;mso-position-horizontal-relative:margin;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">
                      <v:shape id="Text Box 94" o:spid="_x0000_s1088"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" fillcolor="white [3201]" stroked="f" strokeweight=".5pt">
                        <v:textbox>
                          <w:txbxContent>
                            <w:p w14:paraId="2B82095A" w14:textId="77777777" w:rsidR="00DD34F2" w:rsidRPr="00097513" w:rsidRDefault="00DD34F2" w:rsidP="00DD34F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95" o:spid="_x0000_s108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" fillcolor="white [3201]" stroked="f" strokeweight=".5pt">
                        <v:textbox>
                          <w:txbxContent>
                            <w:p w14:paraId="3885FE5F" w14:textId="77777777" w:rsidR="00DD34F2" w:rsidRPr="00097513" w:rsidRDefault="00DD34F2" w:rsidP="00DD34F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96" o:spid="_x0000_s109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" fillcolor="white [3201]" stroked="f" strokeweight=".5pt">
                        <v:textbox>
                          <w:txbxContent>
                            <w:p w14:paraId="47B0A8B9"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5F4597AC" w14:textId="77777777" w:rsidR="00DD34F2" w:rsidRPr="00097513" w:rsidRDefault="00DD34F2" w:rsidP="00DD34F2">
                              <w:pPr>
                                <w:rPr>
                                  <w:rFonts w:ascii="Times New Roman" w:hAnsi="Times New Roman" w:cs="Times New Roman"/>
                                  <w:sz w:val="24"/>
                                  <w:szCs w:val="24"/>
                                </w:rPr>
                              </w:pPr>
                            </w:p>
                          </w:txbxContent>
                        </v:textbox>
                      </v:shape>
                      <v:shape id="Text Box 97" o:spid="_x0000_s1091"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0E868838"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A2489B5" w14:textId="77777777" w:rsidR="00DD34F2" w:rsidRPr="00097513" w:rsidRDefault="00DD34F2" w:rsidP="00DD34F2">
                              <w:pPr>
                                <w:rPr>
                                  <w:rFonts w:ascii="Times New Roman" w:hAnsi="Times New Roman" w:cs="Times New Roman"/>
                                  <w:sz w:val="24"/>
                                  <w:szCs w:val="24"/>
                                </w:rPr>
                              </w:pPr>
                            </w:p>
                          </w:txbxContent>
                        </v:textbox>
                      </v:shape>
                      <v:shape id="Text Box 98" o:spid="_x0000_s109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" fillcolor="white [3201]" stroked="f" strokeweight=".5pt">
                        <v:textbox>
                          <w:txbxContent>
                            <w:p w14:paraId="62D78C53" w14:textId="7777777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22F2579" w14:textId="48B1A5BD"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w:t>
                              </w:r>
                              <w:r w:rsidRPr="00097513">
                                <w:rPr>
                                  <w:rFonts w:ascii="Times New Roman" w:hAnsi="Times New Roman" w:cs="Times New Roman"/>
                                  <w:sz w:val="24"/>
                                  <w:szCs w:val="24"/>
                                </w:rPr>
                                <w:t>3</w:t>
                              </w:r>
                              <w:r w:rsidRPr="00097513">
                                <w:rPr>
                                  <w:rFonts w:ascii="Times New Roman" w:hAnsi="Times New Roman" w:cs="Times New Roman"/>
                                  <w:sz w:val="24"/>
                                  <w:szCs w:val="24"/>
                                </w:rPr>
                                <w:t xml:space="preserve"> WAS)</w:t>
                              </w:r>
                            </w:p>
                            <w:p w14:paraId="65BD33D9" w14:textId="6B7842B4"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w:t>
                              </w:r>
                              <w:r w:rsidRPr="00097513">
                                <w:rPr>
                                  <w:rFonts w:ascii="Times New Roman" w:hAnsi="Times New Roman" w:cs="Times New Roman"/>
                                  <w:sz w:val="24"/>
                                  <w:szCs w:val="24"/>
                                </w:rPr>
                                <w:t>5</w:t>
                              </w:r>
                              <w:r w:rsidRPr="00097513">
                                <w:rPr>
                                  <w:rFonts w:ascii="Times New Roman" w:hAnsi="Times New Roman" w:cs="Times New Roman"/>
                                  <w:sz w:val="24"/>
                                  <w:szCs w:val="24"/>
                                </w:rPr>
                                <w:t xml:space="preserve"> WAS)</w:t>
                              </w:r>
                            </w:p>
                            <w:p w14:paraId="62F51C5F" w14:textId="4D917950"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w:t>
                              </w:r>
                              <w:r w:rsidRPr="00097513">
                                <w:rPr>
                                  <w:rFonts w:ascii="Times New Roman" w:hAnsi="Times New Roman" w:cs="Times New Roman"/>
                                  <w:sz w:val="24"/>
                                  <w:szCs w:val="24"/>
                                </w:rPr>
                                <w:t>7</w:t>
                              </w:r>
                              <w:r w:rsidRPr="00097513">
                                <w:rPr>
                                  <w:rFonts w:ascii="Times New Roman" w:hAnsi="Times New Roman" w:cs="Times New Roman"/>
                                  <w:sz w:val="24"/>
                                  <w:szCs w:val="24"/>
                                </w:rPr>
                                <w:t xml:space="preserve"> WAS)</w:t>
                              </w:r>
                            </w:p>
                            <w:p w14:paraId="4830EFCE" w14:textId="38D39F9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w:t>
                              </w:r>
                              <w:r w:rsidRPr="00097513">
                                <w:rPr>
                                  <w:rFonts w:ascii="Times New Roman" w:hAnsi="Times New Roman" w:cs="Times New Roman"/>
                                  <w:sz w:val="24"/>
                                  <w:szCs w:val="24"/>
                                </w:rPr>
                                <w:t>8</w:t>
                              </w:r>
                              <w:r w:rsidRPr="00097513">
                                <w:rPr>
                                  <w:rFonts w:ascii="Times New Roman" w:hAnsi="Times New Roman" w:cs="Times New Roman"/>
                                  <w:sz w:val="24"/>
                                  <w:szCs w:val="24"/>
                                </w:rPr>
                                <w:t xml:space="preserve"> WAS)</w:t>
                              </w:r>
                            </w:p>
                            <w:p w14:paraId="7C50D69B" w14:textId="77777777" w:rsidR="00DD34F2" w:rsidRPr="00097513" w:rsidRDefault="00DD34F2" w:rsidP="00DD34F2">
                              <w:pPr>
                                <w:rPr>
                                  <w:rFonts w:ascii="Times New Roman" w:hAnsi="Times New Roman" w:cs="Times New Roman"/>
                                  <w:sz w:val="24"/>
                                  <w:szCs w:val="24"/>
                                </w:rPr>
                              </w:pPr>
                            </w:p>
                            <w:p w14:paraId="267B0213" w14:textId="77777777" w:rsidR="00DD34F2" w:rsidRPr="00097513" w:rsidRDefault="00DD34F2" w:rsidP="00DD34F2">
                              <w:pPr>
                                <w:rPr>
                                  <w:rFonts w:ascii="Times New Roman" w:hAnsi="Times New Roman" w:cs="Times New Roman"/>
                                  <w:sz w:val="24"/>
                                  <w:szCs w:val="24"/>
                                </w:rPr>
                              </w:pPr>
                            </w:p>
                            <w:p w14:paraId="580B4F25" w14:textId="77777777" w:rsidR="00DD34F2" w:rsidRPr="00097513" w:rsidRDefault="00DD34F2" w:rsidP="00DD34F2">
                              <w:pPr>
                                <w:rPr>
                                  <w:rFonts w:ascii="Times New Roman" w:hAnsi="Times New Roman" w:cs="Times New Roman"/>
                                  <w:sz w:val="24"/>
                                  <w:szCs w:val="24"/>
                                </w:rPr>
                              </w:pPr>
                            </w:p>
                            <w:p w14:paraId="44E819C7" w14:textId="77777777" w:rsidR="00DD34F2" w:rsidRPr="00097513" w:rsidRDefault="00DD34F2" w:rsidP="00DD34F2">
                              <w:pPr>
                                <w:rPr>
                                  <w:rFonts w:ascii="Times New Roman" w:hAnsi="Times New Roman" w:cs="Times New Roman"/>
                                  <w:sz w:val="24"/>
                                  <w:szCs w:val="24"/>
                                </w:rPr>
                              </w:pPr>
                            </w:p>
                          </w:txbxContent>
                        </v:textbox>
                      </v:shape>
                      <v:shape id="Text Box 99" o:spid="_x0000_s1093"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" fillcolor="white [3201]" stroked="f" strokeweight=".5pt">
                        <v:textbox>
                          <w:txbxContent>
                            <w:p w14:paraId="6FFCBB3E"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6FC3910" w14:textId="56EA2791"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525ECDC" w14:textId="767EE795"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482007F"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A59E160"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D872421" w14:textId="77777777" w:rsidR="00DD34F2" w:rsidRPr="00097513" w:rsidRDefault="00DD34F2" w:rsidP="00DD34F2">
                              <w:pPr>
                                <w:jc w:val="center"/>
                                <w:rPr>
                                  <w:rFonts w:ascii="Times New Roman" w:hAnsi="Times New Roman" w:cs="Times New Roman"/>
                                  <w:sz w:val="24"/>
                                  <w:szCs w:val="24"/>
                                </w:rPr>
                              </w:pPr>
                            </w:p>
                          </w:txbxContent>
                        </v:textbox>
                      </v:shape>
                      <v:shape id="Text Box 100" o:spid="_x0000_s1094"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" fillcolor="white [3201]" stroked="f" strokeweight=".5pt">
                        <v:textbox>
                          <w:txbxContent>
                            <w:p w14:paraId="153EEA5E"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9B1E5C7" w14:textId="77777777" w:rsidR="00DD34F2" w:rsidRPr="00097513" w:rsidRDefault="00DD34F2" w:rsidP="00DD34F2">
                              <w:pPr>
                                <w:jc w:val="center"/>
                                <w:rPr>
                                  <w:rFonts w:ascii="Times New Roman" w:hAnsi="Times New Roman" w:cs="Times New Roman"/>
                                  <w:sz w:val="24"/>
                                  <w:szCs w:val="24"/>
                                </w:rPr>
                              </w:pPr>
                            </w:p>
                          </w:txbxContent>
                        </v:textbox>
                      </v:shape>
                      <v:shape id="Text Box 101" o:spid="_x0000_s1095"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256643E4" w14:textId="77777777" w:rsidR="00097513" w:rsidRDefault="00097513" w:rsidP="00097513">
                              <w:pPr>
                                <w:spacing w:line="480" w:lineRule="auto"/>
                                <w:rPr>
                                  <w:rFonts w:ascii="Times New Roman" w:hAnsi="Times New Roman" w:cs="Times New Roman"/>
                                  <w:sz w:val="24"/>
                                  <w:szCs w:val="24"/>
                                </w:rPr>
                              </w:pPr>
                            </w:p>
                            <w:p w14:paraId="4D1C1D3F" w14:textId="77777777" w:rsidR="00097513" w:rsidRDefault="00097513" w:rsidP="00097513">
                              <w:pPr>
                                <w:spacing w:line="480" w:lineRule="auto"/>
                                <w:rPr>
                                  <w:rFonts w:ascii="Times New Roman" w:hAnsi="Times New Roman" w:cs="Times New Roman"/>
                                  <w:sz w:val="24"/>
                                  <w:szCs w:val="24"/>
                                </w:rPr>
                              </w:pPr>
                            </w:p>
                            <w:p w14:paraId="00AE881B" w14:textId="5F474B2E"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D5BB208" w14:textId="5E3336AD"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bl>
    <w:p w14:paraId="629A759D" w14:textId="41E117C7" w:rsidR="00D20583" w:rsidRDefault="00D20583" w:rsidP="00D20583">
      <w:pPr>
        <w:spacing w:line="480" w:lineRule="auto"/>
        <w:rPr>
          <w:rFonts w:ascii="Times New Roman" w:hAnsi="Times New Roman" w:cs="Times New Roman"/>
          <w:sz w:val="24"/>
          <w:szCs w:val="24"/>
        </w:rPr>
      </w:pPr>
    </w:p>
    <w:p w14:paraId="0E9513E1" w14:textId="7EBB6696" w:rsidR="00DD34F2" w:rsidRDefault="00DD34F2" w:rsidP="00D20583">
      <w:pPr>
        <w:spacing w:line="480" w:lineRule="auto"/>
        <w:rPr>
          <w:rFonts w:ascii="Times New Roman" w:hAnsi="Times New Roman" w:cs="Times New Roman"/>
          <w:sz w:val="24"/>
          <w:szCs w:val="24"/>
        </w:rPr>
      </w:pPr>
    </w:p>
    <w:p w14:paraId="65C5E069" w14:textId="4CEE2F4F" w:rsidR="00DD34F2" w:rsidRDefault="00DD34F2" w:rsidP="00D20583">
      <w:pPr>
        <w:spacing w:line="480" w:lineRule="auto"/>
        <w:rPr>
          <w:rFonts w:ascii="Times New Roman" w:hAnsi="Times New Roman" w:cs="Times New Roman"/>
          <w:sz w:val="24"/>
          <w:szCs w:val="24"/>
        </w:rPr>
      </w:pPr>
    </w:p>
    <w:p w14:paraId="6899D8D1" w14:textId="711FB213" w:rsidR="00DD34F2" w:rsidRDefault="00DD34F2" w:rsidP="00D20583">
      <w:pPr>
        <w:spacing w:line="480" w:lineRule="auto"/>
        <w:rPr>
          <w:rFonts w:ascii="Times New Roman" w:hAnsi="Times New Roman" w:cs="Times New Roman"/>
          <w:sz w:val="24"/>
          <w:szCs w:val="24"/>
        </w:rPr>
      </w:pPr>
    </w:p>
    <w:tbl>
      <w:tblPr>
        <w:tblpPr w:leftFromText="180" w:rightFromText="180" w:vertAnchor="text" w:horzAnchor="margin" w:tblpY="85"/>
        <w:tblW w:w="89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24"/>
      </w:tblGrid>
      <w:tr w:rsidR="00246413" w14:paraId="15A90A1E" w14:textId="77777777" w:rsidTr="00246413">
        <w:tblPrEx>
          <w:tblCellMar>
            <w:top w:w="0" w:type="dxa"/>
            <w:bottom w:w="0" w:type="dxa"/>
          </w:tblCellMar>
        </w:tblPrEx>
        <w:trPr>
          <w:trHeight w:val="732"/>
        </w:trPr>
        <w:tc>
          <w:tcPr>
            <w:tcW w:w="8924" w:type="dxa"/>
            <w:tcBorders>
              <w:top w:val="nil"/>
              <w:left w:val="nil"/>
              <w:right w:val="nil"/>
            </w:tcBorders>
          </w:tcPr>
          <w:p w14:paraId="21034634" w14:textId="77777777" w:rsidR="00246413" w:rsidRDefault="00246413" w:rsidP="00246413">
            <w:pPr>
              <w:spacing w:line="480" w:lineRule="auto"/>
              <w:rPr>
                <w:rFonts w:ascii="Times New Roman" w:hAnsi="Times New Roman" w:cs="Times New Roman"/>
                <w:sz w:val="24"/>
                <w:szCs w:val="24"/>
              </w:rPr>
            </w:pPr>
          </w:p>
        </w:tc>
      </w:tr>
    </w:tbl>
    <w:p w14:paraId="270B2967" w14:textId="77777777" w:rsidR="00DD34F2" w:rsidRPr="00D20583" w:rsidRDefault="00DD34F2" w:rsidP="00D20583">
      <w:pPr>
        <w:spacing w:line="480" w:lineRule="auto"/>
        <w:rPr>
          <w:rFonts w:ascii="Times New Roman" w:hAnsi="Times New Roman" w:cs="Times New Roman"/>
          <w:sz w:val="24"/>
          <w:szCs w:val="24"/>
        </w:rPr>
      </w:pPr>
    </w:p>
    <w:p w14:paraId="165A4C6D" w14:textId="40F08D85" w:rsidR="004E395E" w:rsidRPr="004E2F47" w:rsidRDefault="004E395E" w:rsidP="00D20583">
      <w:pPr>
        <w:pStyle w:val="Heading4"/>
        <w:spacing w:line="480" w:lineRule="auto"/>
        <w:rPr>
          <w:rFonts w:ascii="Times New Roman" w:hAnsi="Times New Roman" w:cs="Times New Roman"/>
          <w:b/>
          <w:i w:val="0"/>
          <w:color w:val="auto"/>
          <w:sz w:val="24"/>
          <w:szCs w:val="24"/>
        </w:rPr>
      </w:pPr>
      <w:r w:rsidRPr="004E2F47">
        <w:rPr>
          <w:rFonts w:ascii="Times New Roman" w:hAnsi="Times New Roman" w:cs="Times New Roman"/>
          <w:b/>
          <w:i w:val="0"/>
          <w:color w:val="auto"/>
          <w:sz w:val="24"/>
          <w:szCs w:val="24"/>
        </w:rPr>
        <w:t>3.3.4.2 Weed control, Pest and Disease Control</w:t>
      </w:r>
    </w:p>
    <w:p w14:paraId="0D25B4C9" w14:textId="0A07FFCD" w:rsidR="004E2F47" w:rsidRDefault="00CE5AAF" w:rsidP="004E2F47">
      <w:pPr>
        <w:spacing w:line="480" w:lineRule="auto"/>
        <w:rPr>
          <w:rFonts w:ascii="Times New Roman" w:hAnsi="Times New Roman" w:cs="Times New Roman"/>
          <w:sz w:val="24"/>
          <w:szCs w:val="24"/>
        </w:rPr>
      </w:pPr>
      <w:r w:rsidRPr="004E2F47">
        <w:rPr>
          <w:rFonts w:ascii="Times New Roman" w:hAnsi="Times New Roman" w:cs="Times New Roman"/>
          <w:sz w:val="24"/>
          <w:szCs w:val="24"/>
        </w:rPr>
        <w:t xml:space="preserve">Weeds emergences were controlled through the manual weeding and flooding. </w:t>
      </w:r>
      <w:r w:rsidR="004E2F47" w:rsidRPr="004E2F47">
        <w:rPr>
          <w:rFonts w:ascii="Times New Roman" w:hAnsi="Times New Roman" w:cs="Times New Roman"/>
          <w:sz w:val="24"/>
          <w:szCs w:val="24"/>
        </w:rPr>
        <w:t xml:space="preserve">The weedicide </w:t>
      </w:r>
      <w:r w:rsidR="006724EA" w:rsidRPr="004E2F47">
        <w:rPr>
          <w:rFonts w:ascii="Times New Roman" w:hAnsi="Times New Roman" w:cs="Times New Roman"/>
          <w:sz w:val="24"/>
          <w:szCs w:val="24"/>
        </w:rPr>
        <w:t>Sofit 300 EC (Pretilachlor + Safener) was applied to the field for control the weeds</w:t>
      </w:r>
      <w:r w:rsidR="004E2F47">
        <w:rPr>
          <w:rFonts w:ascii="Times New Roman" w:hAnsi="Times New Roman" w:cs="Times New Roman"/>
          <w:sz w:val="24"/>
          <w:szCs w:val="24"/>
        </w:rPr>
        <w:t xml:space="preserve">.                                                                                                                              Mimic 20F (Tebufenozide) was applied to control the Brown plant hoppers. Tatamida (Imidacloprid) was added to control the thrips attack and </w:t>
      </w:r>
      <w:r w:rsidR="004E2F47">
        <w:rPr>
          <w:rFonts w:ascii="Times New Roman" w:hAnsi="Times New Roman" w:cs="Times New Roman"/>
          <w:sz w:val="24"/>
          <w:szCs w:val="24"/>
        </w:rPr>
        <w:t>Stem borer</w:t>
      </w:r>
      <w:r w:rsidR="004E2F47">
        <w:rPr>
          <w:rFonts w:ascii="Times New Roman" w:hAnsi="Times New Roman" w:cs="Times New Roman"/>
          <w:sz w:val="24"/>
          <w:szCs w:val="24"/>
        </w:rPr>
        <w:t xml:space="preserve"> was controlled through the application of Diazinon.</w:t>
      </w:r>
      <w:r w:rsidR="00D10089">
        <w:rPr>
          <w:rFonts w:ascii="Times New Roman" w:hAnsi="Times New Roman" w:cs="Times New Roman"/>
          <w:sz w:val="24"/>
          <w:szCs w:val="24"/>
        </w:rPr>
        <w:t xml:space="preserve"> The Klerat pellets (Brodifacoum 0.005%) and Gliricidia leaves were added to control the rat damages in the Broadcasted blocks.</w:t>
      </w:r>
    </w:p>
    <w:p w14:paraId="3E60EB1A" w14:textId="604DDAE3" w:rsidR="00F94480" w:rsidRPr="009E7C1C" w:rsidRDefault="009E7C1C" w:rsidP="009E7C1C">
      <w:pPr>
        <w:pStyle w:val="Heading2"/>
        <w:spacing w:line="480" w:lineRule="auto"/>
        <w:rPr>
          <w:rFonts w:ascii="Times New Roman" w:hAnsi="Times New Roman" w:cs="Times New Roman"/>
          <w:b/>
          <w:sz w:val="24"/>
          <w:szCs w:val="24"/>
        </w:rPr>
      </w:pPr>
      <w:r w:rsidRPr="009E7C1C">
        <w:rPr>
          <w:rFonts w:ascii="Times New Roman" w:hAnsi="Times New Roman" w:cs="Times New Roman"/>
          <w:b/>
          <w:color w:val="auto"/>
          <w:sz w:val="24"/>
          <w:szCs w:val="24"/>
        </w:rPr>
        <w:t>3.4 Data Collection</w:t>
      </w:r>
      <w:r w:rsidR="00F94480" w:rsidRPr="009E7C1C">
        <w:rPr>
          <w:rFonts w:ascii="Times New Roman" w:hAnsi="Times New Roman" w:cs="Times New Roman"/>
          <w:b/>
          <w:sz w:val="24"/>
          <w:szCs w:val="24"/>
        </w:rPr>
        <w:tab/>
      </w:r>
      <w:r w:rsidR="00F94480" w:rsidRPr="009E7C1C">
        <w:rPr>
          <w:rFonts w:ascii="Times New Roman" w:hAnsi="Times New Roman" w:cs="Times New Roman"/>
          <w:b/>
          <w:sz w:val="24"/>
          <w:szCs w:val="24"/>
        </w:rPr>
        <w:tab/>
      </w:r>
      <w:r w:rsidR="00F94480" w:rsidRPr="009E7C1C">
        <w:rPr>
          <w:rFonts w:ascii="Times New Roman" w:hAnsi="Times New Roman" w:cs="Times New Roman"/>
          <w:b/>
          <w:sz w:val="24"/>
          <w:szCs w:val="24"/>
        </w:rPr>
        <w:tab/>
      </w:r>
      <w:r w:rsidR="00F94480" w:rsidRPr="009E7C1C">
        <w:rPr>
          <w:rFonts w:ascii="Times New Roman" w:hAnsi="Times New Roman" w:cs="Times New Roman"/>
          <w:b/>
          <w:sz w:val="24"/>
          <w:szCs w:val="24"/>
        </w:rPr>
        <w:tab/>
        <w:t xml:space="preserve"> </w:t>
      </w:r>
    </w:p>
    <w:p w14:paraId="318703D6" w14:textId="25130C7B" w:rsidR="009E7C1C" w:rsidRDefault="009E7C1C" w:rsidP="009E7C1C">
      <w:pPr>
        <w:pStyle w:val="Heading3"/>
        <w:spacing w:line="480" w:lineRule="auto"/>
        <w:rPr>
          <w:rFonts w:ascii="Times New Roman" w:hAnsi="Times New Roman" w:cs="Times New Roman"/>
          <w:b/>
          <w:color w:val="auto"/>
        </w:rPr>
      </w:pPr>
      <w:r w:rsidRPr="009E7C1C">
        <w:rPr>
          <w:rFonts w:ascii="Times New Roman" w:hAnsi="Times New Roman" w:cs="Times New Roman"/>
          <w:b/>
          <w:color w:val="auto"/>
        </w:rPr>
        <w:t>3.4.1 Growth Parameters of Rice Seedlings during Nursery stage</w:t>
      </w:r>
    </w:p>
    <w:p w14:paraId="66D291DD" w14:textId="3732BA8E" w:rsidR="009E7C1C" w:rsidRDefault="009E7C1C" w:rsidP="009E7C1C"/>
    <w:p w14:paraId="302BA950" w14:textId="160B1FBB" w:rsidR="009E7C1C" w:rsidRDefault="009E7C1C" w:rsidP="009E7C1C"/>
    <w:p w14:paraId="43CD0F37" w14:textId="2CCD995B" w:rsidR="009E7C1C" w:rsidRDefault="009E7C1C" w:rsidP="009E7C1C"/>
    <w:p w14:paraId="668112DF" w14:textId="00BDD48D" w:rsidR="009E7C1C" w:rsidRDefault="009E7C1C" w:rsidP="009E7C1C"/>
    <w:p w14:paraId="0D8FC90B" w14:textId="602057BA" w:rsidR="009E7C1C" w:rsidRDefault="009E7C1C" w:rsidP="009E7C1C"/>
    <w:p w14:paraId="53D270C5" w14:textId="4B3D10D4" w:rsidR="009E7C1C" w:rsidRDefault="009E7C1C" w:rsidP="009E7C1C"/>
    <w:p w14:paraId="00BB7800" w14:textId="32F74974" w:rsidR="009E7C1C" w:rsidRDefault="009E7C1C" w:rsidP="009E7C1C"/>
    <w:p w14:paraId="53C9BC7C" w14:textId="7D50C21D" w:rsidR="009E7C1C" w:rsidRDefault="009E7C1C" w:rsidP="009E7C1C"/>
    <w:p w14:paraId="1E33CB9F" w14:textId="77777777" w:rsidR="009E7C1C" w:rsidRPr="009E7C1C" w:rsidRDefault="009E7C1C" w:rsidP="009E7C1C">
      <w:bookmarkStart w:id="2" w:name="_GoBack"/>
      <w:bookmarkEnd w:id="2"/>
    </w:p>
    <w:p w14:paraId="45F6B812" w14:textId="6956F5C9" w:rsidR="009E7C1C" w:rsidRPr="009E7C1C" w:rsidRDefault="009E7C1C" w:rsidP="009E7C1C">
      <w:pPr>
        <w:pStyle w:val="Heading3"/>
        <w:spacing w:line="480" w:lineRule="auto"/>
        <w:rPr>
          <w:rFonts w:ascii="Times New Roman" w:hAnsi="Times New Roman" w:cs="Times New Roman"/>
          <w:b/>
          <w:color w:val="auto"/>
        </w:rPr>
      </w:pPr>
      <w:r w:rsidRPr="009E7C1C">
        <w:rPr>
          <w:rFonts w:ascii="Times New Roman" w:hAnsi="Times New Roman" w:cs="Times New Roman"/>
          <w:b/>
          <w:color w:val="auto"/>
        </w:rPr>
        <w:t>3.4.2 Growth Parameters of Rice plants during the Early growth stage</w:t>
      </w:r>
    </w:p>
    <w:p w14:paraId="2B16DCA2" w14:textId="48E7176C" w:rsidR="00F94480" w:rsidRPr="009E7C1C" w:rsidRDefault="00F94480" w:rsidP="009E7C1C">
      <w:pPr>
        <w:pStyle w:val="Heading3"/>
        <w:spacing w:line="480" w:lineRule="auto"/>
        <w:rPr>
          <w:rFonts w:ascii="Times New Roman" w:hAnsi="Times New Roman" w:cs="Times New Roman"/>
          <w:b/>
          <w:color w:val="auto"/>
        </w:rPr>
      </w:pPr>
    </w:p>
    <w:p w14:paraId="151C6B79" w14:textId="11A7CFDC" w:rsidR="00F94480" w:rsidRPr="007A2AB4" w:rsidRDefault="00F94480" w:rsidP="000679B8">
      <w:pPr>
        <w:spacing w:line="480" w:lineRule="auto"/>
        <w:rPr>
          <w:rFonts w:ascii="Times New Roman" w:hAnsi="Times New Roman" w:cs="Times New Roman"/>
          <w:sz w:val="24"/>
          <w:szCs w:val="24"/>
        </w:rPr>
      </w:pPr>
    </w:p>
    <w:p w14:paraId="60C5EF74" w14:textId="197C7E32" w:rsidR="00E02A3B" w:rsidRPr="007A2AB4" w:rsidRDefault="00E02A3B" w:rsidP="000679B8">
      <w:pPr>
        <w:spacing w:line="480" w:lineRule="auto"/>
        <w:rPr>
          <w:rFonts w:ascii="Times New Roman" w:hAnsi="Times New Roman" w:cs="Times New Roman"/>
          <w:sz w:val="24"/>
          <w:szCs w:val="24"/>
        </w:rPr>
      </w:pPr>
    </w:p>
    <w:p w14:paraId="0CAB86AF" w14:textId="2254E335" w:rsidR="009C75D4" w:rsidRPr="007A2AB4" w:rsidRDefault="009C75D4" w:rsidP="000679B8">
      <w:pPr>
        <w:spacing w:line="480" w:lineRule="auto"/>
        <w:rPr>
          <w:rFonts w:ascii="Times New Roman" w:hAnsi="Times New Roman" w:cs="Times New Roman"/>
          <w:sz w:val="24"/>
          <w:szCs w:val="24"/>
        </w:rPr>
      </w:pPr>
    </w:p>
    <w:p w14:paraId="729442EA" w14:textId="24487E16" w:rsidR="009C75D4" w:rsidRPr="007A2AB4" w:rsidRDefault="009C75D4" w:rsidP="000679B8">
      <w:pPr>
        <w:spacing w:line="480" w:lineRule="auto"/>
        <w:rPr>
          <w:rFonts w:ascii="Times New Roman" w:hAnsi="Times New Roman" w:cs="Times New Roman"/>
          <w:sz w:val="24"/>
          <w:szCs w:val="24"/>
        </w:rPr>
      </w:pPr>
    </w:p>
    <w:p w14:paraId="35E1518C" w14:textId="01F47815" w:rsidR="008D26B3" w:rsidRPr="007A2AB4" w:rsidRDefault="008D26B3" w:rsidP="000679B8">
      <w:pPr>
        <w:spacing w:line="480" w:lineRule="auto"/>
        <w:jc w:val="center"/>
        <w:rPr>
          <w:rFonts w:ascii="Times New Roman" w:hAnsi="Times New Roman" w:cs="Times New Roman"/>
          <w:b/>
          <w:sz w:val="24"/>
          <w:szCs w:val="24"/>
        </w:rPr>
      </w:pPr>
    </w:p>
    <w:sectPr w:rsidR="008D26B3" w:rsidRPr="007A2AB4" w:rsidSect="008D26B3">
      <w:footerReference w:type="default" r:id="rId8"/>
      <w:pgSz w:w="11906" w:h="16838" w:code="9"/>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0FA239" w14:textId="77777777" w:rsidR="00912714" w:rsidRDefault="00912714" w:rsidP="001757A0">
      <w:pPr>
        <w:spacing w:after="0" w:line="240" w:lineRule="auto"/>
      </w:pPr>
      <w:r>
        <w:separator/>
      </w:r>
    </w:p>
  </w:endnote>
  <w:endnote w:type="continuationSeparator" w:id="0">
    <w:p w14:paraId="52AEB6F2" w14:textId="77777777" w:rsidR="00912714" w:rsidRDefault="00912714" w:rsidP="00175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8212566"/>
      <w:docPartObj>
        <w:docPartGallery w:val="Page Numbers (Bottom of Page)"/>
        <w:docPartUnique/>
      </w:docPartObj>
    </w:sdtPr>
    <w:sdtEndPr>
      <w:rPr>
        <w:noProof/>
      </w:rPr>
    </w:sdtEndPr>
    <w:sdtContent>
      <w:p w14:paraId="60990FA7" w14:textId="2211A080" w:rsidR="001757A0" w:rsidRDefault="001757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BB580A" w14:textId="77777777" w:rsidR="001757A0" w:rsidRDefault="001757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2C2819" w14:textId="77777777" w:rsidR="00912714" w:rsidRDefault="00912714" w:rsidP="001757A0">
      <w:pPr>
        <w:spacing w:after="0" w:line="240" w:lineRule="auto"/>
      </w:pPr>
      <w:r>
        <w:separator/>
      </w:r>
    </w:p>
  </w:footnote>
  <w:footnote w:type="continuationSeparator" w:id="0">
    <w:p w14:paraId="5B347854" w14:textId="77777777" w:rsidR="00912714" w:rsidRDefault="00912714" w:rsidP="001757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3NrEwNTYwNTI3NTJR0lEKTi0uzszPAykwrwUAqGTo3ywAAAA="/>
  </w:docVars>
  <w:rsids>
    <w:rsidRoot w:val="008D26B3"/>
    <w:rsid w:val="00056EB7"/>
    <w:rsid w:val="0005784E"/>
    <w:rsid w:val="000679B8"/>
    <w:rsid w:val="0007595A"/>
    <w:rsid w:val="00087CA1"/>
    <w:rsid w:val="00097513"/>
    <w:rsid w:val="000E0597"/>
    <w:rsid w:val="000E1B8A"/>
    <w:rsid w:val="00137302"/>
    <w:rsid w:val="00152350"/>
    <w:rsid w:val="00156612"/>
    <w:rsid w:val="001757A0"/>
    <w:rsid w:val="001800FD"/>
    <w:rsid w:val="0019577E"/>
    <w:rsid w:val="001B4291"/>
    <w:rsid w:val="001B6E7B"/>
    <w:rsid w:val="00221C9F"/>
    <w:rsid w:val="00246413"/>
    <w:rsid w:val="00287016"/>
    <w:rsid w:val="00296583"/>
    <w:rsid w:val="002D393D"/>
    <w:rsid w:val="002F5A80"/>
    <w:rsid w:val="002F77A1"/>
    <w:rsid w:val="003135B9"/>
    <w:rsid w:val="00324A5F"/>
    <w:rsid w:val="00340909"/>
    <w:rsid w:val="0035590F"/>
    <w:rsid w:val="00381827"/>
    <w:rsid w:val="003F5F3E"/>
    <w:rsid w:val="004026FD"/>
    <w:rsid w:val="00405D9D"/>
    <w:rsid w:val="00410E5B"/>
    <w:rsid w:val="0041128E"/>
    <w:rsid w:val="00473049"/>
    <w:rsid w:val="004A2227"/>
    <w:rsid w:val="004A22D9"/>
    <w:rsid w:val="004C46D8"/>
    <w:rsid w:val="004D7ECD"/>
    <w:rsid w:val="004E2F47"/>
    <w:rsid w:val="004E395E"/>
    <w:rsid w:val="004F5F23"/>
    <w:rsid w:val="00571FF6"/>
    <w:rsid w:val="0060529F"/>
    <w:rsid w:val="006724EA"/>
    <w:rsid w:val="00674B64"/>
    <w:rsid w:val="006900DC"/>
    <w:rsid w:val="006B0A05"/>
    <w:rsid w:val="007358D4"/>
    <w:rsid w:val="00744ED0"/>
    <w:rsid w:val="007536A0"/>
    <w:rsid w:val="00757195"/>
    <w:rsid w:val="00774F18"/>
    <w:rsid w:val="007758BC"/>
    <w:rsid w:val="007A2AB4"/>
    <w:rsid w:val="007C0805"/>
    <w:rsid w:val="007E17A4"/>
    <w:rsid w:val="007F4E85"/>
    <w:rsid w:val="007F70C9"/>
    <w:rsid w:val="00820981"/>
    <w:rsid w:val="00841E14"/>
    <w:rsid w:val="008700AB"/>
    <w:rsid w:val="008C24BD"/>
    <w:rsid w:val="008D26B3"/>
    <w:rsid w:val="008D4F42"/>
    <w:rsid w:val="00912714"/>
    <w:rsid w:val="009322F5"/>
    <w:rsid w:val="009562C5"/>
    <w:rsid w:val="00973AF0"/>
    <w:rsid w:val="009908EC"/>
    <w:rsid w:val="009B7636"/>
    <w:rsid w:val="009C164F"/>
    <w:rsid w:val="009C75D4"/>
    <w:rsid w:val="009E2693"/>
    <w:rsid w:val="009E7C1C"/>
    <w:rsid w:val="009F3F54"/>
    <w:rsid w:val="00A019A4"/>
    <w:rsid w:val="00A04456"/>
    <w:rsid w:val="00A10CF4"/>
    <w:rsid w:val="00A2758C"/>
    <w:rsid w:val="00A430C2"/>
    <w:rsid w:val="00A6406E"/>
    <w:rsid w:val="00A744F7"/>
    <w:rsid w:val="00A93241"/>
    <w:rsid w:val="00B13E93"/>
    <w:rsid w:val="00B2151E"/>
    <w:rsid w:val="00B25108"/>
    <w:rsid w:val="00B4722E"/>
    <w:rsid w:val="00BA33B8"/>
    <w:rsid w:val="00BB7348"/>
    <w:rsid w:val="00C1057A"/>
    <w:rsid w:val="00C1129B"/>
    <w:rsid w:val="00C15F3E"/>
    <w:rsid w:val="00C17134"/>
    <w:rsid w:val="00C21992"/>
    <w:rsid w:val="00C44BC6"/>
    <w:rsid w:val="00C67DF0"/>
    <w:rsid w:val="00CD65D3"/>
    <w:rsid w:val="00CE5AAF"/>
    <w:rsid w:val="00CF0735"/>
    <w:rsid w:val="00D04389"/>
    <w:rsid w:val="00D10089"/>
    <w:rsid w:val="00D20583"/>
    <w:rsid w:val="00D506ED"/>
    <w:rsid w:val="00D53492"/>
    <w:rsid w:val="00D640CB"/>
    <w:rsid w:val="00D73037"/>
    <w:rsid w:val="00DB0F62"/>
    <w:rsid w:val="00DC1EAC"/>
    <w:rsid w:val="00DD34F2"/>
    <w:rsid w:val="00DE4A48"/>
    <w:rsid w:val="00E02A3B"/>
    <w:rsid w:val="00E32B88"/>
    <w:rsid w:val="00E54D80"/>
    <w:rsid w:val="00E9646F"/>
    <w:rsid w:val="00ED3975"/>
    <w:rsid w:val="00ED4765"/>
    <w:rsid w:val="00F31996"/>
    <w:rsid w:val="00F414AC"/>
    <w:rsid w:val="00F448DA"/>
    <w:rsid w:val="00F575A0"/>
    <w:rsid w:val="00F94480"/>
    <w:rsid w:val="00FA2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AC8731"/>
  <w15:chartTrackingRefBased/>
  <w15:docId w15:val="{39D2499A-8623-44C8-99DE-6FBD0A447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26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D26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09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E395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26B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D26B3"/>
    <w:rPr>
      <w:rFonts w:asciiTheme="majorHAnsi" w:eastAsiaTheme="majorEastAsia" w:hAnsiTheme="majorHAnsi" w:cstheme="majorBidi"/>
      <w:color w:val="2F5496" w:themeColor="accent1" w:themeShade="BF"/>
      <w:sz w:val="26"/>
      <w:szCs w:val="26"/>
    </w:rPr>
  </w:style>
  <w:style w:type="table" w:customStyle="1" w:styleId="Calendar1">
    <w:name w:val="Calendar 1"/>
    <w:basedOn w:val="TableNormal"/>
    <w:uiPriority w:val="99"/>
    <w:qFormat/>
    <w:rsid w:val="00E9646F"/>
    <w:pPr>
      <w:spacing w:after="0" w:line="240" w:lineRule="auto"/>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E02A3B"/>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E02A3B"/>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02A3B"/>
    <w:rPr>
      <w:rFonts w:eastAsiaTheme="minorEastAsia" w:cs="Times New Roman"/>
      <w:sz w:val="20"/>
      <w:szCs w:val="20"/>
    </w:rPr>
  </w:style>
  <w:style w:type="character" w:styleId="SubtleEmphasis">
    <w:name w:val="Subtle Emphasis"/>
    <w:basedOn w:val="DefaultParagraphFont"/>
    <w:uiPriority w:val="19"/>
    <w:qFormat/>
    <w:rsid w:val="00E02A3B"/>
    <w:rPr>
      <w:i/>
      <w:iCs/>
    </w:rPr>
  </w:style>
  <w:style w:type="table" w:styleId="LightShading-Accent1">
    <w:name w:val="Light Shading Accent 1"/>
    <w:basedOn w:val="TableNormal"/>
    <w:uiPriority w:val="60"/>
    <w:rsid w:val="00E02A3B"/>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
    <w:name w:val="Table Grid"/>
    <w:basedOn w:val="TableNormal"/>
    <w:uiPriority w:val="39"/>
    <w:rsid w:val="00BA3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40909"/>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4E395E"/>
    <w:pPr>
      <w:spacing w:after="100"/>
    </w:pPr>
  </w:style>
  <w:style w:type="paragraph" w:styleId="TOC2">
    <w:name w:val="toc 2"/>
    <w:basedOn w:val="Normal"/>
    <w:next w:val="Normal"/>
    <w:autoRedefine/>
    <w:uiPriority w:val="39"/>
    <w:unhideWhenUsed/>
    <w:rsid w:val="004E395E"/>
    <w:pPr>
      <w:spacing w:after="100"/>
      <w:ind w:left="220"/>
    </w:pPr>
  </w:style>
  <w:style w:type="paragraph" w:styleId="TOC3">
    <w:name w:val="toc 3"/>
    <w:basedOn w:val="Normal"/>
    <w:next w:val="Normal"/>
    <w:autoRedefine/>
    <w:uiPriority w:val="39"/>
    <w:unhideWhenUsed/>
    <w:rsid w:val="004E395E"/>
    <w:pPr>
      <w:spacing w:after="100"/>
      <w:ind w:left="440"/>
    </w:pPr>
  </w:style>
  <w:style w:type="character" w:styleId="Hyperlink">
    <w:name w:val="Hyperlink"/>
    <w:basedOn w:val="DefaultParagraphFont"/>
    <w:uiPriority w:val="99"/>
    <w:unhideWhenUsed/>
    <w:rsid w:val="004E395E"/>
    <w:rPr>
      <w:color w:val="0563C1" w:themeColor="hyperlink"/>
      <w:u w:val="single"/>
    </w:rPr>
  </w:style>
  <w:style w:type="character" w:customStyle="1" w:styleId="Heading4Char">
    <w:name w:val="Heading 4 Char"/>
    <w:basedOn w:val="DefaultParagraphFont"/>
    <w:link w:val="Heading4"/>
    <w:uiPriority w:val="9"/>
    <w:semiHidden/>
    <w:rsid w:val="004E395E"/>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175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57A0"/>
  </w:style>
  <w:style w:type="paragraph" w:styleId="Footer">
    <w:name w:val="footer"/>
    <w:basedOn w:val="Normal"/>
    <w:link w:val="FooterChar"/>
    <w:uiPriority w:val="99"/>
    <w:unhideWhenUsed/>
    <w:rsid w:val="00175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57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C3FB03-1B51-4090-8C40-810317259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4</TotalTime>
  <Pages>9</Pages>
  <Words>3155</Words>
  <Characters>17990</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41</cp:revision>
  <dcterms:created xsi:type="dcterms:W3CDTF">2018-12-08T09:27:00Z</dcterms:created>
  <dcterms:modified xsi:type="dcterms:W3CDTF">2018-12-14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426a51-fc23-3cf0-a8f6-168c4d04e114</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